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4478" w:type="dxa"/>
        <w:tblInd w:w="-485" w:type="dxa"/>
        <w:tblLook w:val="04A0" w:firstRow="1" w:lastRow="0" w:firstColumn="1" w:lastColumn="0" w:noHBand="0" w:noVBand="1"/>
      </w:tblPr>
      <w:tblGrid>
        <w:gridCol w:w="1396"/>
        <w:gridCol w:w="1392"/>
        <w:gridCol w:w="1357"/>
        <w:gridCol w:w="1419"/>
        <w:gridCol w:w="1514"/>
        <w:gridCol w:w="1531"/>
        <w:gridCol w:w="1756"/>
        <w:gridCol w:w="1373"/>
        <w:gridCol w:w="1370"/>
        <w:gridCol w:w="1370"/>
      </w:tblGrid>
      <w:tr w:rsidR="009A02E3" w:rsidTr="00A07D34">
        <w:trPr>
          <w:trHeight w:val="456"/>
        </w:trPr>
        <w:tc>
          <w:tcPr>
            <w:tcW w:w="1396" w:type="dxa"/>
          </w:tcPr>
          <w:p w:rsidR="00A07D34" w:rsidRPr="000F4FCD" w:rsidRDefault="00A07D34" w:rsidP="000F4FCD">
            <w:pPr>
              <w:rPr>
                <w:b/>
              </w:rPr>
            </w:pPr>
            <w:r w:rsidRPr="000F4FCD">
              <w:rPr>
                <w:b/>
              </w:rPr>
              <w:t>Authors</w:t>
            </w:r>
          </w:p>
        </w:tc>
        <w:tc>
          <w:tcPr>
            <w:tcW w:w="1392" w:type="dxa"/>
          </w:tcPr>
          <w:p w:rsidR="00A07D34" w:rsidRPr="000F4FCD" w:rsidRDefault="00A07D34" w:rsidP="000F4FCD">
            <w:pPr>
              <w:rPr>
                <w:b/>
              </w:rPr>
            </w:pPr>
            <w:r>
              <w:rPr>
                <w:b/>
              </w:rPr>
              <w:t>Description</w:t>
            </w:r>
          </w:p>
        </w:tc>
        <w:tc>
          <w:tcPr>
            <w:tcW w:w="1357" w:type="dxa"/>
          </w:tcPr>
          <w:p w:rsidR="00A07D34" w:rsidRPr="000F4FCD" w:rsidRDefault="00A07D34" w:rsidP="000F4FCD">
            <w:pPr>
              <w:rPr>
                <w:b/>
              </w:rPr>
            </w:pPr>
            <w:r w:rsidRPr="000F4FCD">
              <w:rPr>
                <w:b/>
              </w:rPr>
              <w:t>Study Area</w:t>
            </w:r>
          </w:p>
        </w:tc>
        <w:tc>
          <w:tcPr>
            <w:tcW w:w="1419" w:type="dxa"/>
          </w:tcPr>
          <w:p w:rsidR="00A07D34" w:rsidRPr="000F4FCD" w:rsidRDefault="00A07D34" w:rsidP="000F4FCD">
            <w:pPr>
              <w:rPr>
                <w:b/>
              </w:rPr>
            </w:pPr>
            <w:r w:rsidRPr="000F4FCD">
              <w:rPr>
                <w:b/>
              </w:rPr>
              <w:t>Imagery</w:t>
            </w:r>
          </w:p>
        </w:tc>
        <w:tc>
          <w:tcPr>
            <w:tcW w:w="1514" w:type="dxa"/>
          </w:tcPr>
          <w:p w:rsidR="00A07D34" w:rsidRPr="000F4FCD" w:rsidRDefault="00A07D34" w:rsidP="000F4FCD">
            <w:pPr>
              <w:rPr>
                <w:b/>
              </w:rPr>
            </w:pPr>
            <w:r>
              <w:rPr>
                <w:b/>
              </w:rPr>
              <w:t>Correction</w:t>
            </w:r>
          </w:p>
        </w:tc>
        <w:tc>
          <w:tcPr>
            <w:tcW w:w="1531" w:type="dxa"/>
          </w:tcPr>
          <w:p w:rsidR="00A07D34" w:rsidRPr="000F4FCD" w:rsidRDefault="00A07D34" w:rsidP="000F4FCD">
            <w:pPr>
              <w:rPr>
                <w:b/>
              </w:rPr>
            </w:pPr>
            <w:r w:rsidRPr="000F4FCD">
              <w:rPr>
                <w:b/>
              </w:rPr>
              <w:t>Pixel/Object</w:t>
            </w:r>
          </w:p>
        </w:tc>
        <w:tc>
          <w:tcPr>
            <w:tcW w:w="1756" w:type="dxa"/>
          </w:tcPr>
          <w:p w:rsidR="00A07D34" w:rsidRPr="000F4FCD" w:rsidRDefault="00A07D34" w:rsidP="000F4FCD">
            <w:pPr>
              <w:rPr>
                <w:b/>
              </w:rPr>
            </w:pPr>
            <w:r w:rsidRPr="000F4FCD">
              <w:rPr>
                <w:b/>
              </w:rPr>
              <w:t>Features</w:t>
            </w:r>
            <w:r>
              <w:rPr>
                <w:b/>
              </w:rPr>
              <w:t>/Classes</w:t>
            </w:r>
          </w:p>
        </w:tc>
        <w:tc>
          <w:tcPr>
            <w:tcW w:w="1373" w:type="dxa"/>
          </w:tcPr>
          <w:p w:rsidR="00A07D34" w:rsidRPr="000F4FCD" w:rsidRDefault="00A07D34" w:rsidP="000F4FCD">
            <w:pPr>
              <w:rPr>
                <w:b/>
              </w:rPr>
            </w:pPr>
            <w:r w:rsidRPr="000F4FCD">
              <w:rPr>
                <w:b/>
              </w:rPr>
              <w:t>Feature Selection</w:t>
            </w:r>
          </w:p>
        </w:tc>
        <w:tc>
          <w:tcPr>
            <w:tcW w:w="1370" w:type="dxa"/>
          </w:tcPr>
          <w:p w:rsidR="00A07D34" w:rsidRPr="000F4FCD" w:rsidRDefault="00A07D34" w:rsidP="000F4FCD">
            <w:pPr>
              <w:rPr>
                <w:b/>
              </w:rPr>
            </w:pPr>
            <w:r w:rsidRPr="000F4FCD">
              <w:rPr>
                <w:b/>
              </w:rPr>
              <w:t>Classifier</w:t>
            </w:r>
          </w:p>
        </w:tc>
        <w:tc>
          <w:tcPr>
            <w:tcW w:w="1370" w:type="dxa"/>
          </w:tcPr>
          <w:p w:rsidR="00A07D34" w:rsidRPr="000F4FCD" w:rsidRDefault="00A07D34" w:rsidP="000F4FCD">
            <w:pPr>
              <w:rPr>
                <w:b/>
              </w:rPr>
            </w:pPr>
            <w:r w:rsidRPr="000F4FCD">
              <w:rPr>
                <w:b/>
              </w:rPr>
              <w:t>Accuracy</w:t>
            </w:r>
          </w:p>
        </w:tc>
      </w:tr>
      <w:tr w:rsidR="009A02E3" w:rsidTr="00A07D34">
        <w:trPr>
          <w:trHeight w:val="223"/>
        </w:trPr>
        <w:tc>
          <w:tcPr>
            <w:tcW w:w="1396" w:type="dxa"/>
          </w:tcPr>
          <w:p w:rsidR="00A07D34" w:rsidRPr="000F4FCD" w:rsidRDefault="00A07D34" w:rsidP="000F4FCD">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A07D34" w:rsidRPr="000F4FCD" w:rsidRDefault="00A07D34" w:rsidP="000F4FCD">
            <w:pPr>
              <w:rPr>
                <w:sz w:val="18"/>
              </w:rPr>
            </w:pPr>
            <w:r w:rsidRPr="000F4FCD">
              <w:rPr>
                <w:sz w:val="18"/>
              </w:rPr>
              <w:t>Mapping tree cover in USA</w:t>
            </w:r>
          </w:p>
        </w:tc>
        <w:tc>
          <w:tcPr>
            <w:tcW w:w="1357" w:type="dxa"/>
          </w:tcPr>
          <w:p w:rsidR="00A07D34" w:rsidRPr="000F4FCD" w:rsidRDefault="00A07D34" w:rsidP="000F4FCD">
            <w:pPr>
              <w:rPr>
                <w:sz w:val="18"/>
              </w:rPr>
            </w:pPr>
            <w:r>
              <w:rPr>
                <w:sz w:val="18"/>
              </w:rPr>
              <w:t>California – 11095 images</w:t>
            </w:r>
          </w:p>
        </w:tc>
        <w:tc>
          <w:tcPr>
            <w:tcW w:w="1419" w:type="dxa"/>
          </w:tcPr>
          <w:p w:rsidR="00A07D34" w:rsidRPr="000F4FCD" w:rsidRDefault="00A07D34" w:rsidP="000F4FCD">
            <w:pPr>
              <w:rPr>
                <w:sz w:val="18"/>
              </w:rPr>
            </w:pPr>
            <w:r>
              <w:rPr>
                <w:sz w:val="18"/>
              </w:rPr>
              <w:t>4 band MS 1m aerial (NAIP)</w:t>
            </w:r>
          </w:p>
        </w:tc>
        <w:tc>
          <w:tcPr>
            <w:tcW w:w="1514" w:type="dxa"/>
          </w:tcPr>
          <w:p w:rsidR="00A07D34" w:rsidRDefault="00A07D34" w:rsidP="000F4FCD">
            <w:pPr>
              <w:rPr>
                <w:sz w:val="18"/>
              </w:rPr>
            </w:pPr>
            <w:r>
              <w:rPr>
                <w:sz w:val="18"/>
              </w:rPr>
              <w:t>None mentioned maybe NAIP is already corrected</w:t>
            </w:r>
          </w:p>
        </w:tc>
        <w:tc>
          <w:tcPr>
            <w:tcW w:w="1531" w:type="dxa"/>
          </w:tcPr>
          <w:p w:rsidR="00A07D34" w:rsidRPr="000F4FCD" w:rsidRDefault="00A07D34" w:rsidP="000F4FCD">
            <w:pPr>
              <w:rPr>
                <w:sz w:val="18"/>
              </w:rPr>
            </w:pPr>
            <w:r>
              <w:rPr>
                <w:sz w:val="18"/>
              </w:rPr>
              <w:t xml:space="preserve">Both – first pp classification then </w:t>
            </w:r>
            <w:proofErr w:type="spellStart"/>
            <w:r>
              <w:rPr>
                <w:sz w:val="18"/>
              </w:rPr>
              <w:t>incorp</w:t>
            </w:r>
            <w:proofErr w:type="spellEnd"/>
            <w:r>
              <w:rPr>
                <w:sz w:val="18"/>
              </w:rPr>
              <w:t xml:space="preserve"> spatial context using CRF</w:t>
            </w:r>
          </w:p>
        </w:tc>
        <w:tc>
          <w:tcPr>
            <w:tcW w:w="1756" w:type="dxa"/>
          </w:tcPr>
          <w:p w:rsidR="00A07D34" w:rsidRPr="000F4FCD" w:rsidRDefault="00A07D34" w:rsidP="000F4FCD">
            <w:pPr>
              <w:rPr>
                <w:sz w:val="18"/>
              </w:rPr>
            </w:pPr>
            <w:r>
              <w:rPr>
                <w:sz w:val="18"/>
              </w:rPr>
              <w:t xml:space="preserve">Spectral, textural, veg index (150 in </w:t>
            </w:r>
            <w:proofErr w:type="spellStart"/>
            <w:r>
              <w:rPr>
                <w:sz w:val="18"/>
              </w:rPr>
              <w:t>ttl</w:t>
            </w:r>
            <w:proofErr w:type="spellEnd"/>
            <w:r>
              <w:rPr>
                <w:sz w:val="18"/>
              </w:rPr>
              <w:t>) – 2 classes</w:t>
            </w:r>
          </w:p>
        </w:tc>
        <w:tc>
          <w:tcPr>
            <w:tcW w:w="1373" w:type="dxa"/>
          </w:tcPr>
          <w:p w:rsidR="00A07D34" w:rsidRPr="000F4FCD" w:rsidRDefault="00A07D34" w:rsidP="000F4FCD">
            <w:pPr>
              <w:rPr>
                <w:sz w:val="18"/>
              </w:rPr>
            </w:pPr>
            <w:r>
              <w:rPr>
                <w:sz w:val="18"/>
              </w:rPr>
              <w:t xml:space="preserve">Ranking based on </w:t>
            </w:r>
            <w:proofErr w:type="spellStart"/>
            <w:r>
              <w:rPr>
                <w:sz w:val="18"/>
              </w:rPr>
              <w:t>separability</w:t>
            </w:r>
            <w:proofErr w:type="spellEnd"/>
            <w:r>
              <w:rPr>
                <w:sz w:val="18"/>
              </w:rPr>
              <w:t xml:space="preserve"> distance. 22 chosen</w:t>
            </w:r>
          </w:p>
        </w:tc>
        <w:tc>
          <w:tcPr>
            <w:tcW w:w="1370" w:type="dxa"/>
          </w:tcPr>
          <w:p w:rsidR="00A07D34" w:rsidRPr="000F4FCD" w:rsidRDefault="00A07D34" w:rsidP="000F4FCD">
            <w:pPr>
              <w:rPr>
                <w:sz w:val="18"/>
              </w:rPr>
            </w:pPr>
            <w:proofErr w:type="spellStart"/>
            <w:r>
              <w:rPr>
                <w:sz w:val="18"/>
              </w:rPr>
              <w:t>Backprop</w:t>
            </w:r>
            <w:proofErr w:type="spellEnd"/>
            <w:r>
              <w:rPr>
                <w:sz w:val="18"/>
              </w:rPr>
              <w:t xml:space="preserve"> </w:t>
            </w:r>
            <w:proofErr w:type="spellStart"/>
            <w:r>
              <w:rPr>
                <w:sz w:val="18"/>
              </w:rPr>
              <w:t>nn</w:t>
            </w:r>
            <w:proofErr w:type="spellEnd"/>
            <w:r>
              <w:rPr>
                <w:sz w:val="18"/>
              </w:rPr>
              <w:t xml:space="preserve"> on pixels then conditional </w:t>
            </w:r>
            <w:proofErr w:type="spellStart"/>
            <w:r>
              <w:rPr>
                <w:sz w:val="18"/>
              </w:rPr>
              <w:t>rabdom</w:t>
            </w:r>
            <w:proofErr w:type="spellEnd"/>
            <w:r>
              <w:rPr>
                <w:sz w:val="18"/>
              </w:rPr>
              <w:t xml:space="preserve"> field on classifier output + segmented image</w:t>
            </w:r>
          </w:p>
        </w:tc>
        <w:tc>
          <w:tcPr>
            <w:tcW w:w="1370" w:type="dxa"/>
          </w:tcPr>
          <w:p w:rsidR="00A07D34" w:rsidRPr="000F4FCD" w:rsidRDefault="00A07D34" w:rsidP="000F4FCD">
            <w:pPr>
              <w:rPr>
                <w:sz w:val="18"/>
              </w:rPr>
            </w:pPr>
            <w:r>
              <w:rPr>
                <w:sz w:val="18"/>
              </w:rPr>
              <w:t>88% for frag forests and 74% for urban areas</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A07D34" w:rsidRPr="000F4FCD" w:rsidRDefault="00A07D34" w:rsidP="00A951C6">
            <w:pPr>
              <w:rPr>
                <w:sz w:val="18"/>
              </w:rPr>
            </w:pPr>
            <w:r>
              <w:rPr>
                <w:sz w:val="18"/>
              </w:rPr>
              <w:t>Map invasive para grass in wetlands</w:t>
            </w:r>
          </w:p>
        </w:tc>
        <w:tc>
          <w:tcPr>
            <w:tcW w:w="1357" w:type="dxa"/>
          </w:tcPr>
          <w:p w:rsidR="00A07D34" w:rsidRPr="000F4FCD" w:rsidRDefault="00A07D34" w:rsidP="000F4FCD">
            <w:pPr>
              <w:rPr>
                <w:sz w:val="18"/>
              </w:rPr>
            </w:pPr>
            <w:r>
              <w:rPr>
                <w:sz w:val="18"/>
              </w:rPr>
              <w:t>64km2 – single image</w:t>
            </w:r>
          </w:p>
        </w:tc>
        <w:tc>
          <w:tcPr>
            <w:tcW w:w="1419" w:type="dxa"/>
          </w:tcPr>
          <w:p w:rsidR="00A07D34" w:rsidRPr="000F4FCD" w:rsidRDefault="00A07D34" w:rsidP="000F4FCD">
            <w:pPr>
              <w:rPr>
                <w:sz w:val="18"/>
              </w:rPr>
            </w:pPr>
            <w:proofErr w:type="spellStart"/>
            <w:r>
              <w:rPr>
                <w:sz w:val="18"/>
              </w:rPr>
              <w:t>Quickbird</w:t>
            </w:r>
            <w:proofErr w:type="spellEnd"/>
            <w:r>
              <w:rPr>
                <w:sz w:val="18"/>
              </w:rPr>
              <w:t xml:space="preserve"> 4 band </w:t>
            </w:r>
            <w:proofErr w:type="spellStart"/>
            <w:r>
              <w:rPr>
                <w:sz w:val="18"/>
              </w:rPr>
              <w:t>ms</w:t>
            </w:r>
            <w:proofErr w:type="spellEnd"/>
            <w:r>
              <w:rPr>
                <w:sz w:val="18"/>
              </w:rPr>
              <w:t xml:space="preserve"> </w:t>
            </w:r>
          </w:p>
        </w:tc>
        <w:tc>
          <w:tcPr>
            <w:tcW w:w="1514" w:type="dxa"/>
          </w:tcPr>
          <w:p w:rsidR="00A07D34" w:rsidRPr="000F4FCD" w:rsidRDefault="00A07D34" w:rsidP="000F4FCD">
            <w:pPr>
              <w:rPr>
                <w:sz w:val="18"/>
              </w:rPr>
            </w:pPr>
            <w:r>
              <w:rPr>
                <w:sz w:val="18"/>
              </w:rPr>
              <w:t>none</w:t>
            </w:r>
          </w:p>
        </w:tc>
        <w:tc>
          <w:tcPr>
            <w:tcW w:w="1531" w:type="dxa"/>
          </w:tcPr>
          <w:p w:rsidR="00A07D34" w:rsidRPr="000F4FCD" w:rsidRDefault="00A07D34" w:rsidP="000F4FCD">
            <w:pPr>
              <w:rPr>
                <w:sz w:val="18"/>
              </w:rPr>
            </w:pPr>
            <w:r>
              <w:rPr>
                <w:sz w:val="18"/>
              </w:rPr>
              <w:t>pixel</w:t>
            </w:r>
          </w:p>
        </w:tc>
        <w:tc>
          <w:tcPr>
            <w:tcW w:w="1756" w:type="dxa"/>
          </w:tcPr>
          <w:p w:rsidR="00A07D34" w:rsidRPr="000F4FCD" w:rsidRDefault="00A07D34" w:rsidP="000F4FCD">
            <w:pPr>
              <w:rPr>
                <w:sz w:val="18"/>
              </w:rPr>
            </w:pPr>
            <w:r>
              <w:rPr>
                <w:sz w:val="18"/>
              </w:rPr>
              <w:t>NDVI and greenness – 7 classes</w:t>
            </w:r>
          </w:p>
        </w:tc>
        <w:tc>
          <w:tcPr>
            <w:tcW w:w="1373" w:type="dxa"/>
          </w:tcPr>
          <w:p w:rsidR="00A07D34" w:rsidRPr="000F4FCD" w:rsidRDefault="00A07D34" w:rsidP="000F4FCD">
            <w:pPr>
              <w:rPr>
                <w:sz w:val="18"/>
              </w:rPr>
            </w:pPr>
            <w:r>
              <w:rPr>
                <w:sz w:val="18"/>
              </w:rPr>
              <w:t>none</w:t>
            </w:r>
          </w:p>
        </w:tc>
        <w:tc>
          <w:tcPr>
            <w:tcW w:w="1370" w:type="dxa"/>
          </w:tcPr>
          <w:p w:rsidR="00A07D34" w:rsidRPr="000F4FCD" w:rsidRDefault="00A07D34" w:rsidP="000F4FCD">
            <w:pPr>
              <w:rPr>
                <w:sz w:val="18"/>
              </w:rPr>
            </w:pPr>
            <w:r>
              <w:rPr>
                <w:sz w:val="18"/>
              </w:rPr>
              <w:t>ML</w:t>
            </w:r>
          </w:p>
        </w:tc>
        <w:tc>
          <w:tcPr>
            <w:tcW w:w="1370" w:type="dxa"/>
          </w:tcPr>
          <w:p w:rsidR="00A07D34" w:rsidRPr="000F4FCD" w:rsidRDefault="00A07D34" w:rsidP="000F4FCD">
            <w:pPr>
              <w:rPr>
                <w:sz w:val="18"/>
              </w:rPr>
            </w:pPr>
            <w:r>
              <w:rPr>
                <w:sz w:val="18"/>
              </w:rPr>
              <w:t>86%</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A07D34" w:rsidRPr="000F4FCD" w:rsidRDefault="00A07D34" w:rsidP="000F4FCD">
            <w:pPr>
              <w:rPr>
                <w:sz w:val="18"/>
              </w:rPr>
            </w:pPr>
            <w:r>
              <w:rPr>
                <w:sz w:val="18"/>
              </w:rPr>
              <w:t xml:space="preserve">Map invasive cruciferous weeds in </w:t>
            </w:r>
            <w:proofErr w:type="spellStart"/>
            <w:r>
              <w:rPr>
                <w:sz w:val="18"/>
              </w:rPr>
              <w:t>agri</w:t>
            </w:r>
            <w:proofErr w:type="spellEnd"/>
            <w:r>
              <w:rPr>
                <w:sz w:val="18"/>
              </w:rPr>
              <w:t xml:space="preserve"> fields</w:t>
            </w:r>
          </w:p>
        </w:tc>
        <w:tc>
          <w:tcPr>
            <w:tcW w:w="1357" w:type="dxa"/>
          </w:tcPr>
          <w:p w:rsidR="00A07D34" w:rsidRPr="000F4FCD" w:rsidRDefault="00554CF8" w:rsidP="00AF0057">
            <w:pPr>
              <w:rPr>
                <w:sz w:val="18"/>
              </w:rPr>
            </w:pPr>
            <w:r>
              <w:rPr>
                <w:sz w:val="18"/>
              </w:rPr>
              <w:t xml:space="preserve">7 fields – </w:t>
            </w:r>
            <w:r w:rsidR="00AF0057">
              <w:rPr>
                <w:sz w:val="18"/>
              </w:rPr>
              <w:t>at most 7 images</w:t>
            </w:r>
          </w:p>
        </w:tc>
        <w:tc>
          <w:tcPr>
            <w:tcW w:w="1419" w:type="dxa"/>
          </w:tcPr>
          <w:p w:rsidR="00A07D34" w:rsidRPr="000F4FCD" w:rsidRDefault="00554CF8" w:rsidP="000F4FCD">
            <w:pPr>
              <w:rPr>
                <w:sz w:val="18"/>
              </w:rPr>
            </w:pPr>
            <w:r>
              <w:rPr>
                <w:sz w:val="18"/>
              </w:rPr>
              <w:t>Aerial 4 band 0.25m</w:t>
            </w:r>
          </w:p>
        </w:tc>
        <w:tc>
          <w:tcPr>
            <w:tcW w:w="1514" w:type="dxa"/>
          </w:tcPr>
          <w:p w:rsidR="00A07D34" w:rsidRPr="000F4FCD" w:rsidRDefault="00554CF8" w:rsidP="000F4FCD">
            <w:pPr>
              <w:rPr>
                <w:sz w:val="18"/>
              </w:rPr>
            </w:pPr>
            <w:r>
              <w:rPr>
                <w:sz w:val="18"/>
              </w:rPr>
              <w:t>Conducted by supplying company</w:t>
            </w:r>
          </w:p>
        </w:tc>
        <w:tc>
          <w:tcPr>
            <w:tcW w:w="1531" w:type="dxa"/>
          </w:tcPr>
          <w:p w:rsidR="00A07D34" w:rsidRPr="000F4FCD" w:rsidRDefault="00554CF8" w:rsidP="000F4FCD">
            <w:pPr>
              <w:rPr>
                <w:sz w:val="18"/>
              </w:rPr>
            </w:pPr>
            <w:r>
              <w:rPr>
                <w:sz w:val="18"/>
              </w:rPr>
              <w:t>pixel</w:t>
            </w:r>
          </w:p>
        </w:tc>
        <w:tc>
          <w:tcPr>
            <w:tcW w:w="1756" w:type="dxa"/>
          </w:tcPr>
          <w:p w:rsidR="00A07D34" w:rsidRPr="000F4FCD" w:rsidRDefault="00AF0057" w:rsidP="000F4FCD">
            <w:pPr>
              <w:rPr>
                <w:sz w:val="18"/>
              </w:rPr>
            </w:pPr>
            <w:r>
              <w:rPr>
                <w:sz w:val="18"/>
              </w:rPr>
              <w:t>Band ratios, veg index</w:t>
            </w:r>
          </w:p>
        </w:tc>
        <w:tc>
          <w:tcPr>
            <w:tcW w:w="1373" w:type="dxa"/>
          </w:tcPr>
          <w:p w:rsidR="00A07D34" w:rsidRPr="000F4FCD" w:rsidRDefault="00A07D34" w:rsidP="000F4FCD">
            <w:pPr>
              <w:rPr>
                <w:sz w:val="18"/>
              </w:rPr>
            </w:pPr>
          </w:p>
        </w:tc>
        <w:tc>
          <w:tcPr>
            <w:tcW w:w="1370" w:type="dxa"/>
          </w:tcPr>
          <w:p w:rsidR="00A07D34" w:rsidRPr="000F4FCD" w:rsidRDefault="00AF0057" w:rsidP="000F4FCD">
            <w:pPr>
              <w:rPr>
                <w:sz w:val="18"/>
              </w:rPr>
            </w:pPr>
            <w:r>
              <w:rPr>
                <w:sz w:val="18"/>
              </w:rPr>
              <w:t>ML</w:t>
            </w:r>
          </w:p>
        </w:tc>
        <w:tc>
          <w:tcPr>
            <w:tcW w:w="1370" w:type="dxa"/>
          </w:tcPr>
          <w:p w:rsidR="00A07D34" w:rsidRPr="000F4FCD" w:rsidRDefault="00AF0057" w:rsidP="000F4FCD">
            <w:pPr>
              <w:rPr>
                <w:sz w:val="18"/>
              </w:rPr>
            </w:pPr>
            <w:r>
              <w:rPr>
                <w:sz w:val="18"/>
              </w:rPr>
              <w:t>63-99%</w:t>
            </w:r>
          </w:p>
        </w:tc>
      </w:tr>
      <w:tr w:rsidR="009A02E3" w:rsidTr="00A07D34">
        <w:trPr>
          <w:trHeight w:val="223"/>
        </w:trPr>
        <w:tc>
          <w:tcPr>
            <w:tcW w:w="1396" w:type="dxa"/>
          </w:tcPr>
          <w:p w:rsidR="00A07D34" w:rsidRPr="000F4FCD" w:rsidRDefault="00AF0057" w:rsidP="000F4FCD">
            <w:pPr>
              <w:rPr>
                <w:sz w:val="18"/>
              </w:rPr>
            </w:pPr>
            <w:r>
              <w:rPr>
                <w:sz w:val="18"/>
              </w:rPr>
              <w:fldChar w:fldCharType="begin" w:fldLock="1"/>
            </w:r>
            <w:r w:rsidR="004B1AAA">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A07D34" w:rsidRPr="000F4FCD" w:rsidRDefault="00AF0057" w:rsidP="000F4FCD">
            <w:pPr>
              <w:rPr>
                <w:sz w:val="18"/>
              </w:rPr>
            </w:pPr>
            <w:r>
              <w:rPr>
                <w:sz w:val="18"/>
              </w:rPr>
              <w:t xml:space="preserve">Map bamboo in mixed </w:t>
            </w:r>
            <w:proofErr w:type="spellStart"/>
            <w:r>
              <w:rPr>
                <w:sz w:val="18"/>
              </w:rPr>
              <w:t>bg</w:t>
            </w:r>
            <w:proofErr w:type="spellEnd"/>
            <w:r>
              <w:rPr>
                <w:sz w:val="18"/>
              </w:rPr>
              <w:t xml:space="preserve"> of fields and natural veg</w:t>
            </w:r>
          </w:p>
        </w:tc>
        <w:tc>
          <w:tcPr>
            <w:tcW w:w="1357" w:type="dxa"/>
          </w:tcPr>
          <w:p w:rsidR="00A07D34" w:rsidRPr="000F4FCD" w:rsidRDefault="00AF0057" w:rsidP="000F4FCD">
            <w:pPr>
              <w:rPr>
                <w:sz w:val="18"/>
              </w:rPr>
            </w:pPr>
            <w:r>
              <w:rPr>
                <w:sz w:val="18"/>
              </w:rPr>
              <w:t>16km2 – assume single image</w:t>
            </w:r>
          </w:p>
        </w:tc>
        <w:tc>
          <w:tcPr>
            <w:tcW w:w="1419" w:type="dxa"/>
          </w:tcPr>
          <w:p w:rsidR="00A07D34" w:rsidRPr="000F4FCD" w:rsidRDefault="00AF0057" w:rsidP="000F4FCD">
            <w:pPr>
              <w:rPr>
                <w:sz w:val="18"/>
              </w:rPr>
            </w:pPr>
            <w:r>
              <w:rPr>
                <w:sz w:val="18"/>
              </w:rPr>
              <w:t>WV2 – 8band 0.5m</w:t>
            </w:r>
          </w:p>
        </w:tc>
        <w:tc>
          <w:tcPr>
            <w:tcW w:w="1514" w:type="dxa"/>
          </w:tcPr>
          <w:p w:rsidR="00A07D34" w:rsidRPr="000F4FCD" w:rsidRDefault="00AF0057" w:rsidP="000F4FCD">
            <w:pPr>
              <w:rPr>
                <w:sz w:val="18"/>
              </w:rPr>
            </w:pPr>
            <w:r>
              <w:rPr>
                <w:sz w:val="18"/>
              </w:rPr>
              <w:t>Atcor4</w:t>
            </w:r>
          </w:p>
        </w:tc>
        <w:tc>
          <w:tcPr>
            <w:tcW w:w="1531" w:type="dxa"/>
          </w:tcPr>
          <w:p w:rsidR="00A07D34" w:rsidRPr="000F4FCD" w:rsidRDefault="00AF0057" w:rsidP="000F4FCD">
            <w:pPr>
              <w:rPr>
                <w:sz w:val="18"/>
              </w:rPr>
            </w:pPr>
            <w:r>
              <w:rPr>
                <w:sz w:val="18"/>
              </w:rPr>
              <w:t xml:space="preserve">Both compared – </w:t>
            </w:r>
            <w:proofErr w:type="spellStart"/>
            <w:r>
              <w:rPr>
                <w:sz w:val="18"/>
              </w:rPr>
              <w:t>obia</w:t>
            </w:r>
            <w:proofErr w:type="spellEnd"/>
            <w:r>
              <w:rPr>
                <w:sz w:val="18"/>
              </w:rPr>
              <w:t xml:space="preserve"> best</w:t>
            </w:r>
          </w:p>
        </w:tc>
        <w:tc>
          <w:tcPr>
            <w:tcW w:w="1756" w:type="dxa"/>
          </w:tcPr>
          <w:p w:rsidR="00A07D34" w:rsidRPr="006F4737" w:rsidRDefault="007A15B3" w:rsidP="006F4737">
            <w:pPr>
              <w:rPr>
                <w:sz w:val="18"/>
              </w:rPr>
            </w:pPr>
            <w:r w:rsidRPr="007A15B3">
              <w:rPr>
                <w:sz w:val="18"/>
              </w:rPr>
              <w:t xml:space="preserve">bands, pc's and GLCM texture </w:t>
            </w:r>
            <w:r>
              <w:rPr>
                <w:sz w:val="18"/>
              </w:rPr>
              <w:t xml:space="preserve">(32 in </w:t>
            </w:r>
            <w:proofErr w:type="spellStart"/>
            <w:r>
              <w:rPr>
                <w:sz w:val="18"/>
              </w:rPr>
              <w:t>ttl</w:t>
            </w:r>
            <w:proofErr w:type="spellEnd"/>
            <w:r>
              <w:rPr>
                <w:sz w:val="18"/>
              </w:rPr>
              <w:t xml:space="preserve">) - </w:t>
            </w:r>
            <w:r w:rsidR="00AF0057" w:rsidRPr="006F4737">
              <w:rPr>
                <w:sz w:val="18"/>
              </w:rPr>
              <w:t>7 classes</w:t>
            </w:r>
          </w:p>
        </w:tc>
        <w:tc>
          <w:tcPr>
            <w:tcW w:w="1373" w:type="dxa"/>
          </w:tcPr>
          <w:p w:rsidR="00A07D34" w:rsidRPr="000F4FCD" w:rsidRDefault="007A15B3" w:rsidP="007A15B3">
            <w:pPr>
              <w:rPr>
                <w:sz w:val="18"/>
              </w:rPr>
            </w:pPr>
            <w:r>
              <w:rPr>
                <w:sz w:val="18"/>
              </w:rPr>
              <w:t>BE/RFE down to 10</w:t>
            </w:r>
          </w:p>
        </w:tc>
        <w:tc>
          <w:tcPr>
            <w:tcW w:w="1370" w:type="dxa"/>
          </w:tcPr>
          <w:p w:rsidR="00A07D34" w:rsidRPr="000F4FCD" w:rsidRDefault="006F4737" w:rsidP="000F4FCD">
            <w:pPr>
              <w:rPr>
                <w:sz w:val="18"/>
              </w:rPr>
            </w:pPr>
            <w:r>
              <w:rPr>
                <w:sz w:val="18"/>
              </w:rPr>
              <w:t>SVM</w:t>
            </w:r>
            <w:r w:rsidR="007A15B3">
              <w:rPr>
                <w:sz w:val="18"/>
              </w:rPr>
              <w:t xml:space="preserve"> on OBIA feats with all 32 feats</w:t>
            </w:r>
          </w:p>
        </w:tc>
        <w:tc>
          <w:tcPr>
            <w:tcW w:w="1370" w:type="dxa"/>
          </w:tcPr>
          <w:p w:rsidR="00A07D34" w:rsidRPr="000F4FCD" w:rsidRDefault="006F4737" w:rsidP="000F4FCD">
            <w:pPr>
              <w:rPr>
                <w:sz w:val="18"/>
              </w:rPr>
            </w:pPr>
            <w:r>
              <w:rPr>
                <w:sz w:val="18"/>
              </w:rPr>
              <w:t>PA 94%</w:t>
            </w:r>
          </w:p>
        </w:tc>
      </w:tr>
      <w:tr w:rsidR="009A02E3" w:rsidTr="00A07D34">
        <w:trPr>
          <w:trHeight w:val="233"/>
        </w:trPr>
        <w:tc>
          <w:tcPr>
            <w:tcW w:w="1396" w:type="dxa"/>
          </w:tcPr>
          <w:p w:rsidR="00A07D34" w:rsidRPr="000F4FCD" w:rsidRDefault="004B1AAA" w:rsidP="000F4FCD">
            <w:pPr>
              <w:rPr>
                <w:sz w:val="18"/>
              </w:rPr>
            </w:pPr>
            <w:r>
              <w:rPr>
                <w:sz w:val="18"/>
              </w:rPr>
              <w:fldChar w:fldCharType="begin" w:fldLock="1"/>
            </w:r>
            <w:r w:rsidR="009D1ECB">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A07D34" w:rsidRPr="000F4FCD" w:rsidRDefault="004B1AAA" w:rsidP="000F4FCD">
            <w:pPr>
              <w:rPr>
                <w:sz w:val="18"/>
              </w:rPr>
            </w:pPr>
            <w:r>
              <w:rPr>
                <w:sz w:val="18"/>
              </w:rPr>
              <w:t>Map forest structural classes</w:t>
            </w:r>
          </w:p>
        </w:tc>
        <w:tc>
          <w:tcPr>
            <w:tcW w:w="1357" w:type="dxa"/>
          </w:tcPr>
          <w:p w:rsidR="00A07D34" w:rsidRPr="000F4FCD" w:rsidRDefault="004B1AAA" w:rsidP="000F4FCD">
            <w:pPr>
              <w:rPr>
                <w:sz w:val="18"/>
              </w:rPr>
            </w:pPr>
            <w:r>
              <w:rPr>
                <w:sz w:val="18"/>
              </w:rPr>
              <w:t>50km2 0 single image</w:t>
            </w:r>
          </w:p>
        </w:tc>
        <w:tc>
          <w:tcPr>
            <w:tcW w:w="1419" w:type="dxa"/>
          </w:tcPr>
          <w:p w:rsidR="00A07D34" w:rsidRPr="000F4FCD" w:rsidRDefault="004B1AAA" w:rsidP="000F4FCD">
            <w:pPr>
              <w:rPr>
                <w:sz w:val="18"/>
              </w:rPr>
            </w:pPr>
            <w:proofErr w:type="spellStart"/>
            <w:r>
              <w:rPr>
                <w:sz w:val="18"/>
              </w:rPr>
              <w:t>Quickbird</w:t>
            </w:r>
            <w:proofErr w:type="spellEnd"/>
          </w:p>
        </w:tc>
        <w:tc>
          <w:tcPr>
            <w:tcW w:w="1514" w:type="dxa"/>
          </w:tcPr>
          <w:p w:rsidR="00A07D34" w:rsidRPr="000F4FCD" w:rsidRDefault="004B1AAA" w:rsidP="000F4FCD">
            <w:pPr>
              <w:rPr>
                <w:sz w:val="18"/>
              </w:rPr>
            </w:pPr>
            <w:r>
              <w:rPr>
                <w:sz w:val="18"/>
              </w:rPr>
              <w:t>TOA</w:t>
            </w:r>
          </w:p>
        </w:tc>
        <w:tc>
          <w:tcPr>
            <w:tcW w:w="1531" w:type="dxa"/>
          </w:tcPr>
          <w:p w:rsidR="00A07D34" w:rsidRPr="000F4FCD" w:rsidRDefault="004B1AAA" w:rsidP="004B1AAA">
            <w:pPr>
              <w:rPr>
                <w:sz w:val="18"/>
              </w:rPr>
            </w:pPr>
            <w:proofErr w:type="spellStart"/>
            <w:r>
              <w:rPr>
                <w:sz w:val="18"/>
              </w:rPr>
              <w:t>Obia</w:t>
            </w:r>
            <w:proofErr w:type="spellEnd"/>
            <w:r>
              <w:rPr>
                <w:sz w:val="18"/>
              </w:rPr>
              <w:t xml:space="preserve"> (</w:t>
            </w:r>
            <w:proofErr w:type="spellStart"/>
            <w:r>
              <w:rPr>
                <w:sz w:val="18"/>
              </w:rPr>
              <w:t>eCognition</w:t>
            </w:r>
            <w:proofErr w:type="spellEnd"/>
            <w:r>
              <w:rPr>
                <w:sz w:val="18"/>
              </w:rPr>
              <w:t>)</w:t>
            </w:r>
          </w:p>
        </w:tc>
        <w:tc>
          <w:tcPr>
            <w:tcW w:w="1756" w:type="dxa"/>
          </w:tcPr>
          <w:p w:rsidR="00A07D34" w:rsidRPr="000F4FCD" w:rsidRDefault="004B1AAA" w:rsidP="000F4FCD">
            <w:pPr>
              <w:rPr>
                <w:sz w:val="18"/>
              </w:rPr>
            </w:pPr>
            <w:r>
              <w:rPr>
                <w:sz w:val="18"/>
              </w:rPr>
              <w:t xml:space="preserve">NDVI, GLCM – </w:t>
            </w:r>
            <w:proofErr w:type="spellStart"/>
            <w:r>
              <w:rPr>
                <w:sz w:val="18"/>
              </w:rPr>
              <w:t>semivariograms</w:t>
            </w:r>
            <w:proofErr w:type="spellEnd"/>
            <w:r>
              <w:rPr>
                <w:sz w:val="18"/>
              </w:rPr>
              <w:t xml:space="preserve"> for win size</w:t>
            </w:r>
          </w:p>
        </w:tc>
        <w:tc>
          <w:tcPr>
            <w:tcW w:w="1373" w:type="dxa"/>
          </w:tcPr>
          <w:p w:rsidR="00A07D34" w:rsidRPr="000F4FCD" w:rsidRDefault="004B1AAA" w:rsidP="000F4FCD">
            <w:pPr>
              <w:rPr>
                <w:sz w:val="18"/>
              </w:rPr>
            </w:pPr>
            <w:r>
              <w:rPr>
                <w:sz w:val="18"/>
              </w:rPr>
              <w:t>Z test on individual features</w:t>
            </w:r>
          </w:p>
        </w:tc>
        <w:tc>
          <w:tcPr>
            <w:tcW w:w="1370" w:type="dxa"/>
          </w:tcPr>
          <w:p w:rsidR="00A07D34" w:rsidRPr="000F4FCD" w:rsidRDefault="004B1AAA" w:rsidP="000F4FCD">
            <w:pPr>
              <w:rPr>
                <w:sz w:val="18"/>
              </w:rPr>
            </w:pPr>
            <w:r>
              <w:rPr>
                <w:sz w:val="18"/>
              </w:rPr>
              <w:t xml:space="preserve">? </w:t>
            </w:r>
            <w:proofErr w:type="spellStart"/>
            <w:r>
              <w:rPr>
                <w:sz w:val="18"/>
              </w:rPr>
              <w:t>eCognition</w:t>
            </w:r>
            <w:proofErr w:type="spellEnd"/>
          </w:p>
        </w:tc>
        <w:tc>
          <w:tcPr>
            <w:tcW w:w="1370" w:type="dxa"/>
          </w:tcPr>
          <w:p w:rsidR="00A07D34" w:rsidRPr="000F4FCD" w:rsidRDefault="004B1AAA" w:rsidP="000F4FCD">
            <w:pPr>
              <w:rPr>
                <w:sz w:val="18"/>
              </w:rPr>
            </w:pPr>
            <w:r>
              <w:rPr>
                <w:sz w:val="18"/>
              </w:rPr>
              <w:t>78.95%</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A07D34" w:rsidRPr="000F4FCD" w:rsidRDefault="009D1ECB" w:rsidP="000F4FCD">
            <w:pPr>
              <w:rPr>
                <w:sz w:val="18"/>
              </w:rPr>
            </w:pPr>
            <w:r>
              <w:rPr>
                <w:sz w:val="18"/>
              </w:rPr>
              <w:t>Veg community in riparian.  3x for 3 years</w:t>
            </w:r>
          </w:p>
        </w:tc>
        <w:tc>
          <w:tcPr>
            <w:tcW w:w="1357" w:type="dxa"/>
          </w:tcPr>
          <w:p w:rsidR="00A07D34" w:rsidRPr="000F4FCD" w:rsidRDefault="009D1ECB" w:rsidP="000F4FCD">
            <w:pPr>
              <w:rPr>
                <w:sz w:val="18"/>
              </w:rPr>
            </w:pPr>
            <w:r>
              <w:rPr>
                <w:sz w:val="18"/>
              </w:rPr>
              <w:t>2.5km2 study area – single image</w:t>
            </w:r>
          </w:p>
        </w:tc>
        <w:tc>
          <w:tcPr>
            <w:tcW w:w="1419" w:type="dxa"/>
          </w:tcPr>
          <w:p w:rsidR="00A07D34" w:rsidRPr="000F4FCD" w:rsidRDefault="009D1ECB" w:rsidP="000F4FCD">
            <w:pPr>
              <w:rPr>
                <w:sz w:val="18"/>
              </w:rPr>
            </w:pPr>
            <w:r>
              <w:rPr>
                <w:sz w:val="18"/>
              </w:rPr>
              <w:t>Aerial &lt;1.25 m/pixel</w:t>
            </w:r>
          </w:p>
        </w:tc>
        <w:tc>
          <w:tcPr>
            <w:tcW w:w="1514" w:type="dxa"/>
          </w:tcPr>
          <w:p w:rsidR="00A07D34" w:rsidRPr="000F4FCD" w:rsidRDefault="009D1ECB" w:rsidP="000F4FCD">
            <w:pPr>
              <w:rPr>
                <w:sz w:val="18"/>
              </w:rPr>
            </w:pPr>
            <w:r>
              <w:rPr>
                <w:sz w:val="18"/>
              </w:rPr>
              <w:t>“Manual”</w:t>
            </w:r>
          </w:p>
        </w:tc>
        <w:tc>
          <w:tcPr>
            <w:tcW w:w="1531" w:type="dxa"/>
          </w:tcPr>
          <w:p w:rsidR="00A07D34" w:rsidRPr="000F4FCD" w:rsidRDefault="009D1ECB" w:rsidP="000F4FCD">
            <w:pPr>
              <w:rPr>
                <w:sz w:val="18"/>
              </w:rPr>
            </w:pPr>
            <w:r>
              <w:rPr>
                <w:sz w:val="18"/>
              </w:rPr>
              <w:t>OBIA</w:t>
            </w:r>
          </w:p>
        </w:tc>
        <w:tc>
          <w:tcPr>
            <w:tcW w:w="1756" w:type="dxa"/>
          </w:tcPr>
          <w:p w:rsidR="00A07D34" w:rsidRPr="000F4FCD" w:rsidRDefault="009D1ECB" w:rsidP="000F4FCD">
            <w:pPr>
              <w:rPr>
                <w:sz w:val="18"/>
              </w:rPr>
            </w:pPr>
            <w:r>
              <w:rPr>
                <w:sz w:val="18"/>
              </w:rPr>
              <w:t xml:space="preserve">Spectral, textural – 5 classes. </w:t>
            </w:r>
            <w:proofErr w:type="spellStart"/>
            <w:r>
              <w:rPr>
                <w:sz w:val="18"/>
              </w:rPr>
              <w:t>semivariograms</w:t>
            </w:r>
            <w:proofErr w:type="spellEnd"/>
            <w:r>
              <w:rPr>
                <w:sz w:val="18"/>
              </w:rPr>
              <w:t xml:space="preserve"> for win size</w:t>
            </w:r>
          </w:p>
        </w:tc>
        <w:tc>
          <w:tcPr>
            <w:tcW w:w="1373" w:type="dxa"/>
          </w:tcPr>
          <w:p w:rsidR="00A07D34" w:rsidRPr="000F4FCD" w:rsidRDefault="009D1ECB" w:rsidP="000F4FCD">
            <w:pPr>
              <w:rPr>
                <w:sz w:val="18"/>
              </w:rPr>
            </w:pPr>
            <w:r>
              <w:rPr>
                <w:sz w:val="18"/>
              </w:rPr>
              <w:t>Jeffries-</w:t>
            </w:r>
            <w:proofErr w:type="spellStart"/>
            <w:r>
              <w:rPr>
                <w:sz w:val="18"/>
              </w:rPr>
              <w:t>Matushita</w:t>
            </w:r>
            <w:proofErr w:type="spellEnd"/>
            <w:r>
              <w:rPr>
                <w:sz w:val="18"/>
              </w:rPr>
              <w:t xml:space="preserve"> distance on class pairs (some </w:t>
            </w:r>
            <w:proofErr w:type="spellStart"/>
            <w:r>
              <w:rPr>
                <w:sz w:val="18"/>
              </w:rPr>
              <w:t>separability</w:t>
            </w:r>
            <w:proofErr w:type="spellEnd"/>
            <w:r>
              <w:rPr>
                <w:sz w:val="18"/>
              </w:rPr>
              <w:t xml:space="preserve"> measure) ranking</w:t>
            </w:r>
          </w:p>
        </w:tc>
        <w:tc>
          <w:tcPr>
            <w:tcW w:w="1370" w:type="dxa"/>
          </w:tcPr>
          <w:p w:rsidR="00A07D34" w:rsidRPr="000F4FCD" w:rsidRDefault="009D1ECB" w:rsidP="000F4FCD">
            <w:pPr>
              <w:rPr>
                <w:sz w:val="18"/>
              </w:rPr>
            </w:pPr>
            <w:proofErr w:type="spellStart"/>
            <w:r>
              <w:rPr>
                <w:sz w:val="18"/>
              </w:rPr>
              <w:t>eCognition</w:t>
            </w:r>
            <w:proofErr w:type="spellEnd"/>
          </w:p>
        </w:tc>
        <w:tc>
          <w:tcPr>
            <w:tcW w:w="1370" w:type="dxa"/>
          </w:tcPr>
          <w:p w:rsidR="00A07D34" w:rsidRPr="000F4FCD" w:rsidRDefault="009D1ECB" w:rsidP="000F4FCD">
            <w:pPr>
              <w:rPr>
                <w:sz w:val="18"/>
              </w:rPr>
            </w:pPr>
            <w:r>
              <w:rPr>
                <w:sz w:val="18"/>
              </w:rPr>
              <w:t>84-96%</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sidR="009A02E3">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A07D34" w:rsidRPr="000F4FCD" w:rsidRDefault="009D1ECB" w:rsidP="000F4FCD">
            <w:pPr>
              <w:rPr>
                <w:sz w:val="18"/>
              </w:rPr>
            </w:pPr>
            <w:r>
              <w:rPr>
                <w:sz w:val="18"/>
              </w:rPr>
              <w:t>Map veg types, variable and complex veg composition</w:t>
            </w:r>
          </w:p>
        </w:tc>
        <w:tc>
          <w:tcPr>
            <w:tcW w:w="1357" w:type="dxa"/>
          </w:tcPr>
          <w:p w:rsidR="00A07D34" w:rsidRPr="000F4FCD" w:rsidRDefault="00AD5A50" w:rsidP="000F4FCD">
            <w:pPr>
              <w:rPr>
                <w:sz w:val="18"/>
              </w:rPr>
            </w:pPr>
            <w:r>
              <w:rPr>
                <w:sz w:val="18"/>
              </w:rPr>
              <w:t>229km2</w:t>
            </w:r>
            <w:r w:rsidR="00DF6525">
              <w:rPr>
                <w:sz w:val="18"/>
              </w:rPr>
              <w:t xml:space="preserve"> – single image (winter and summer)</w:t>
            </w:r>
          </w:p>
        </w:tc>
        <w:tc>
          <w:tcPr>
            <w:tcW w:w="1419" w:type="dxa"/>
          </w:tcPr>
          <w:p w:rsidR="00A07D34" w:rsidRPr="000F4FCD" w:rsidRDefault="00AD5A50" w:rsidP="000F4FCD">
            <w:pPr>
              <w:rPr>
                <w:sz w:val="18"/>
              </w:rPr>
            </w:pPr>
            <w:proofErr w:type="spellStart"/>
            <w:r>
              <w:rPr>
                <w:sz w:val="18"/>
              </w:rPr>
              <w:t>Ikonos</w:t>
            </w:r>
            <w:proofErr w:type="spellEnd"/>
          </w:p>
        </w:tc>
        <w:tc>
          <w:tcPr>
            <w:tcW w:w="1514" w:type="dxa"/>
          </w:tcPr>
          <w:p w:rsidR="00A07D34" w:rsidRPr="000F4FCD" w:rsidRDefault="00AD5A50" w:rsidP="000F4FCD">
            <w:pPr>
              <w:rPr>
                <w:sz w:val="18"/>
              </w:rPr>
            </w:pPr>
            <w:r>
              <w:rPr>
                <w:sz w:val="18"/>
              </w:rPr>
              <w:t>TOA</w:t>
            </w:r>
          </w:p>
        </w:tc>
        <w:tc>
          <w:tcPr>
            <w:tcW w:w="1531" w:type="dxa"/>
          </w:tcPr>
          <w:p w:rsidR="00A07D34" w:rsidRPr="000F4FCD" w:rsidRDefault="00AD5A50" w:rsidP="000F4FCD">
            <w:pPr>
              <w:rPr>
                <w:sz w:val="18"/>
              </w:rPr>
            </w:pPr>
            <w:r>
              <w:rPr>
                <w:sz w:val="18"/>
              </w:rPr>
              <w:t>pixel</w:t>
            </w:r>
          </w:p>
        </w:tc>
        <w:tc>
          <w:tcPr>
            <w:tcW w:w="1756" w:type="dxa"/>
          </w:tcPr>
          <w:p w:rsidR="00A07D34" w:rsidRPr="000F4FCD" w:rsidRDefault="00F226B3" w:rsidP="000F4FCD">
            <w:pPr>
              <w:rPr>
                <w:sz w:val="18"/>
              </w:rPr>
            </w:pPr>
            <w:r>
              <w:rPr>
                <w:sz w:val="18"/>
              </w:rPr>
              <w:t xml:space="preserve">NDVI only? - </w:t>
            </w:r>
            <w:r w:rsidR="00AD5A50">
              <w:rPr>
                <w:sz w:val="18"/>
              </w:rPr>
              <w:t>15 class</w:t>
            </w:r>
          </w:p>
        </w:tc>
        <w:tc>
          <w:tcPr>
            <w:tcW w:w="1373" w:type="dxa"/>
          </w:tcPr>
          <w:p w:rsidR="00A07D34" w:rsidRPr="000F4FCD" w:rsidRDefault="00F226B3" w:rsidP="000F4FCD">
            <w:pPr>
              <w:rPr>
                <w:sz w:val="18"/>
              </w:rPr>
            </w:pPr>
            <w:r>
              <w:rPr>
                <w:sz w:val="18"/>
              </w:rPr>
              <w:t>?</w:t>
            </w:r>
          </w:p>
        </w:tc>
        <w:tc>
          <w:tcPr>
            <w:tcW w:w="1370" w:type="dxa"/>
          </w:tcPr>
          <w:p w:rsidR="00A07D34" w:rsidRPr="000F4FCD" w:rsidRDefault="00F226B3" w:rsidP="000F4FCD">
            <w:pPr>
              <w:rPr>
                <w:sz w:val="18"/>
              </w:rPr>
            </w:pPr>
            <w:r>
              <w:rPr>
                <w:sz w:val="18"/>
              </w:rPr>
              <w:t>ML</w:t>
            </w:r>
          </w:p>
        </w:tc>
        <w:tc>
          <w:tcPr>
            <w:tcW w:w="1370" w:type="dxa"/>
          </w:tcPr>
          <w:p w:rsidR="00A07D34" w:rsidRPr="000F4FCD" w:rsidRDefault="00F226B3" w:rsidP="000F4FCD">
            <w:pPr>
              <w:rPr>
                <w:sz w:val="18"/>
              </w:rPr>
            </w:pPr>
            <w:r>
              <w:rPr>
                <w:sz w:val="18"/>
              </w:rPr>
              <w:t>80.28%</w:t>
            </w:r>
          </w:p>
        </w:tc>
      </w:tr>
      <w:tr w:rsidR="00BB51A6" w:rsidTr="00A07D34">
        <w:trPr>
          <w:trHeight w:val="223"/>
        </w:trPr>
        <w:tc>
          <w:tcPr>
            <w:tcW w:w="1396" w:type="dxa"/>
          </w:tcPr>
          <w:p w:rsidR="004B1AAA" w:rsidRPr="000F4FCD" w:rsidRDefault="009A02E3" w:rsidP="000F4FCD">
            <w:pPr>
              <w:rPr>
                <w:sz w:val="18"/>
              </w:rPr>
            </w:pPr>
            <w:r>
              <w:rPr>
                <w:sz w:val="18"/>
              </w:rPr>
              <w:fldChar w:fldCharType="begin" w:fldLock="1"/>
            </w:r>
            <w:r w:rsidR="00BB51A6">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4B1AAA" w:rsidRPr="000F4FCD" w:rsidRDefault="009A02E3" w:rsidP="009A02E3">
            <w:pPr>
              <w:rPr>
                <w:sz w:val="18"/>
              </w:rPr>
            </w:pPr>
            <w:r>
              <w:rPr>
                <w:sz w:val="18"/>
              </w:rPr>
              <w:t>Map invasive tree in rangeland</w:t>
            </w:r>
          </w:p>
        </w:tc>
        <w:tc>
          <w:tcPr>
            <w:tcW w:w="1357" w:type="dxa"/>
          </w:tcPr>
          <w:p w:rsidR="004B1AAA" w:rsidRPr="000F4FCD" w:rsidRDefault="00BB51A6" w:rsidP="000F4FCD">
            <w:pPr>
              <w:rPr>
                <w:sz w:val="18"/>
              </w:rPr>
            </w:pPr>
            <w:r>
              <w:rPr>
                <w:sz w:val="18"/>
              </w:rPr>
              <w:t>800km2</w:t>
            </w:r>
          </w:p>
        </w:tc>
        <w:tc>
          <w:tcPr>
            <w:tcW w:w="1419" w:type="dxa"/>
          </w:tcPr>
          <w:p w:rsidR="004B1AAA" w:rsidRPr="000F4FCD" w:rsidRDefault="00BB51A6" w:rsidP="000F4FCD">
            <w:pPr>
              <w:rPr>
                <w:sz w:val="18"/>
              </w:rPr>
            </w:pPr>
            <w:r>
              <w:rPr>
                <w:sz w:val="18"/>
              </w:rPr>
              <w:t>Aerial 4 band 1m</w:t>
            </w:r>
          </w:p>
        </w:tc>
        <w:tc>
          <w:tcPr>
            <w:tcW w:w="1514" w:type="dxa"/>
          </w:tcPr>
          <w:p w:rsidR="004B1AAA" w:rsidRPr="000F4FCD" w:rsidRDefault="00BB51A6" w:rsidP="000F4FCD">
            <w:pPr>
              <w:rPr>
                <w:sz w:val="18"/>
              </w:rPr>
            </w:pPr>
            <w:r>
              <w:rPr>
                <w:sz w:val="18"/>
              </w:rPr>
              <w:t>? from NAIP</w:t>
            </w:r>
          </w:p>
        </w:tc>
        <w:tc>
          <w:tcPr>
            <w:tcW w:w="1531" w:type="dxa"/>
          </w:tcPr>
          <w:p w:rsidR="004B1AAA" w:rsidRPr="000F4FCD" w:rsidRDefault="00BB51A6" w:rsidP="000F4FCD">
            <w:pPr>
              <w:rPr>
                <w:sz w:val="18"/>
              </w:rPr>
            </w:pPr>
            <w:r>
              <w:rPr>
                <w:sz w:val="18"/>
              </w:rPr>
              <w:t>?</w:t>
            </w:r>
          </w:p>
        </w:tc>
        <w:tc>
          <w:tcPr>
            <w:tcW w:w="1756" w:type="dxa"/>
          </w:tcPr>
          <w:p w:rsidR="004B1AAA" w:rsidRPr="000F4FCD" w:rsidRDefault="00BB51A6" w:rsidP="000F4FCD">
            <w:pPr>
              <w:rPr>
                <w:sz w:val="18"/>
              </w:rPr>
            </w:pPr>
            <w:r>
              <w:rPr>
                <w:sz w:val="18"/>
              </w:rPr>
              <w:t>?</w:t>
            </w:r>
          </w:p>
        </w:tc>
        <w:tc>
          <w:tcPr>
            <w:tcW w:w="1373" w:type="dxa"/>
          </w:tcPr>
          <w:p w:rsidR="004B1AAA" w:rsidRPr="000F4FCD" w:rsidRDefault="00BB51A6" w:rsidP="000F4FCD">
            <w:pPr>
              <w:rPr>
                <w:sz w:val="18"/>
              </w:rPr>
            </w:pPr>
            <w:proofErr w:type="spellStart"/>
            <w:r>
              <w:rPr>
                <w:sz w:val="18"/>
              </w:rPr>
              <w:t>eCognition</w:t>
            </w:r>
            <w:proofErr w:type="spellEnd"/>
          </w:p>
        </w:tc>
        <w:tc>
          <w:tcPr>
            <w:tcW w:w="1370" w:type="dxa"/>
          </w:tcPr>
          <w:p w:rsidR="004B1AAA" w:rsidRPr="000F4FCD" w:rsidRDefault="00BB51A6" w:rsidP="000F4FCD">
            <w:pPr>
              <w:rPr>
                <w:sz w:val="18"/>
              </w:rPr>
            </w:pPr>
            <w:proofErr w:type="spellStart"/>
            <w:r>
              <w:rPr>
                <w:sz w:val="18"/>
              </w:rPr>
              <w:t>eCognition</w:t>
            </w:r>
            <w:proofErr w:type="spellEnd"/>
          </w:p>
        </w:tc>
        <w:tc>
          <w:tcPr>
            <w:tcW w:w="1370" w:type="dxa"/>
          </w:tcPr>
          <w:p w:rsidR="004B1AAA" w:rsidRPr="000F4FCD" w:rsidRDefault="00BB51A6" w:rsidP="00BB51A6">
            <w:pPr>
              <w:rPr>
                <w:sz w:val="18"/>
              </w:rPr>
            </w:pPr>
            <w:r>
              <w:rPr>
                <w:sz w:val="18"/>
              </w:rPr>
              <w:t>94%</w:t>
            </w:r>
          </w:p>
        </w:tc>
      </w:tr>
      <w:tr w:rsidR="00BB51A6" w:rsidTr="00A07D34">
        <w:trPr>
          <w:trHeight w:val="223"/>
        </w:trPr>
        <w:tc>
          <w:tcPr>
            <w:tcW w:w="1396" w:type="dxa"/>
          </w:tcPr>
          <w:p w:rsidR="004B1AAA" w:rsidRPr="000F4FCD" w:rsidRDefault="00BB51A6" w:rsidP="000F4FCD">
            <w:pPr>
              <w:rPr>
                <w:sz w:val="18"/>
              </w:rPr>
            </w:pPr>
            <w:r>
              <w:rPr>
                <w:sz w:val="18"/>
              </w:rPr>
              <w:lastRenderedPageBreak/>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4B1AAA" w:rsidRPr="000F4FCD" w:rsidRDefault="00BB51A6" w:rsidP="000F4FCD">
            <w:pPr>
              <w:rPr>
                <w:sz w:val="18"/>
              </w:rPr>
            </w:pPr>
            <w:r>
              <w:rPr>
                <w:sz w:val="18"/>
              </w:rPr>
              <w:t xml:space="preserve">Map tree species in </w:t>
            </w:r>
            <w:proofErr w:type="spellStart"/>
            <w:r>
              <w:rPr>
                <w:sz w:val="18"/>
              </w:rPr>
              <w:t>agri</w:t>
            </w:r>
            <w:proofErr w:type="spellEnd"/>
            <w:r>
              <w:rPr>
                <w:sz w:val="18"/>
              </w:rPr>
              <w:t xml:space="preserve"> and natural land</w:t>
            </w:r>
          </w:p>
        </w:tc>
        <w:tc>
          <w:tcPr>
            <w:tcW w:w="1357" w:type="dxa"/>
          </w:tcPr>
          <w:p w:rsidR="004B1AAA" w:rsidRPr="000F4FCD" w:rsidRDefault="00470810" w:rsidP="000F4FCD">
            <w:pPr>
              <w:rPr>
                <w:sz w:val="18"/>
              </w:rPr>
            </w:pPr>
            <w:r>
              <w:rPr>
                <w:sz w:val="18"/>
              </w:rPr>
              <w:t>489.63km2 – 14 scenes</w:t>
            </w:r>
          </w:p>
        </w:tc>
        <w:tc>
          <w:tcPr>
            <w:tcW w:w="1419" w:type="dxa"/>
          </w:tcPr>
          <w:p w:rsidR="004B1AAA" w:rsidRPr="000F4FCD" w:rsidRDefault="00BB51A6" w:rsidP="000F4FCD">
            <w:pPr>
              <w:rPr>
                <w:sz w:val="18"/>
              </w:rPr>
            </w:pPr>
            <w:r>
              <w:rPr>
                <w:sz w:val="18"/>
              </w:rPr>
              <w:t>WV2 – 8band, 0.5m</w:t>
            </w:r>
          </w:p>
        </w:tc>
        <w:tc>
          <w:tcPr>
            <w:tcW w:w="1514" w:type="dxa"/>
          </w:tcPr>
          <w:p w:rsidR="004B1AAA" w:rsidRPr="000F4FCD" w:rsidRDefault="00BB51A6" w:rsidP="000F4FCD">
            <w:pPr>
              <w:rPr>
                <w:sz w:val="18"/>
              </w:rPr>
            </w:pPr>
            <w:r>
              <w:rPr>
                <w:sz w:val="18"/>
              </w:rPr>
              <w:t xml:space="preserve">By the supplier </w:t>
            </w:r>
            <w:proofErr w:type="spellStart"/>
            <w:r>
              <w:rPr>
                <w:sz w:val="18"/>
              </w:rPr>
              <w:t>DIgitalGlobe</w:t>
            </w:r>
            <w:proofErr w:type="spellEnd"/>
            <w:r w:rsidR="00470810">
              <w:rPr>
                <w:sz w:val="18"/>
              </w:rPr>
              <w:t>, nothing else mentioned</w:t>
            </w:r>
          </w:p>
        </w:tc>
        <w:tc>
          <w:tcPr>
            <w:tcW w:w="1531" w:type="dxa"/>
          </w:tcPr>
          <w:p w:rsidR="004B1AAA" w:rsidRPr="000F4FCD" w:rsidRDefault="00BB51A6" w:rsidP="000F4FCD">
            <w:pPr>
              <w:rPr>
                <w:sz w:val="18"/>
              </w:rPr>
            </w:pPr>
            <w:r>
              <w:rPr>
                <w:sz w:val="18"/>
              </w:rPr>
              <w:t>OBIA</w:t>
            </w:r>
          </w:p>
        </w:tc>
        <w:tc>
          <w:tcPr>
            <w:tcW w:w="1756" w:type="dxa"/>
          </w:tcPr>
          <w:p w:rsidR="004B1AAA" w:rsidRPr="000F4FCD" w:rsidRDefault="00BB51A6" w:rsidP="000F4FCD">
            <w:pPr>
              <w:rPr>
                <w:sz w:val="18"/>
              </w:rPr>
            </w:pPr>
            <w:r w:rsidRPr="00BB51A6">
              <w:rPr>
                <w:sz w:val="18"/>
              </w:rPr>
              <w:t>shadow index, GLCM texture, NDVI veg index</w:t>
            </w:r>
            <w:r>
              <w:rPr>
                <w:sz w:val="18"/>
              </w:rPr>
              <w:t xml:space="preserve"> – 15 tree </w:t>
            </w:r>
            <w:proofErr w:type="spellStart"/>
            <w:r>
              <w:rPr>
                <w:sz w:val="18"/>
              </w:rPr>
              <w:t>specie</w:t>
            </w:r>
            <w:proofErr w:type="spellEnd"/>
            <w:r>
              <w:rPr>
                <w:sz w:val="18"/>
              </w:rPr>
              <w:t xml:space="preserve"> classes</w:t>
            </w:r>
          </w:p>
        </w:tc>
        <w:tc>
          <w:tcPr>
            <w:tcW w:w="1373" w:type="dxa"/>
          </w:tcPr>
          <w:p w:rsidR="004B1AAA" w:rsidRPr="000F4FCD" w:rsidRDefault="00BB51A6" w:rsidP="000F4FCD">
            <w:pPr>
              <w:rPr>
                <w:sz w:val="18"/>
              </w:rPr>
            </w:pPr>
            <w:r>
              <w:rPr>
                <w:sz w:val="18"/>
              </w:rPr>
              <w:t>?</w:t>
            </w:r>
          </w:p>
        </w:tc>
        <w:tc>
          <w:tcPr>
            <w:tcW w:w="1370" w:type="dxa"/>
          </w:tcPr>
          <w:p w:rsidR="004B1AAA" w:rsidRPr="000F4FCD" w:rsidRDefault="00BB51A6" w:rsidP="000F4FCD">
            <w:pPr>
              <w:rPr>
                <w:sz w:val="18"/>
              </w:rPr>
            </w:pPr>
            <w:r>
              <w:rPr>
                <w:sz w:val="18"/>
              </w:rPr>
              <w:t>“neural network”</w:t>
            </w:r>
          </w:p>
        </w:tc>
        <w:tc>
          <w:tcPr>
            <w:tcW w:w="1370" w:type="dxa"/>
          </w:tcPr>
          <w:p w:rsidR="004B1AAA" w:rsidRPr="000F4FCD" w:rsidRDefault="00BB51A6" w:rsidP="000F4FCD">
            <w:pPr>
              <w:rPr>
                <w:sz w:val="18"/>
              </w:rPr>
            </w:pPr>
            <w:r>
              <w:rPr>
                <w:sz w:val="18"/>
              </w:rPr>
              <w:t>76%</w:t>
            </w:r>
          </w:p>
        </w:tc>
      </w:tr>
      <w:tr w:rsidR="00BB51A6" w:rsidTr="00A07D34">
        <w:trPr>
          <w:trHeight w:val="223"/>
        </w:trPr>
        <w:tc>
          <w:tcPr>
            <w:tcW w:w="1396" w:type="dxa"/>
          </w:tcPr>
          <w:p w:rsidR="00BB51A6" w:rsidRPr="000F4FCD" w:rsidRDefault="00035C79" w:rsidP="000F4FCD">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1A6" w:rsidRPr="000F4FCD" w:rsidRDefault="00035C79" w:rsidP="000F4FCD">
            <w:pPr>
              <w:rPr>
                <w:sz w:val="18"/>
              </w:rPr>
            </w:pPr>
            <w:r>
              <w:rPr>
                <w:sz w:val="18"/>
              </w:rPr>
              <w:t xml:space="preserve">Mapping </w:t>
            </w:r>
            <w:proofErr w:type="spellStart"/>
            <w:r>
              <w:rPr>
                <w:sz w:val="18"/>
              </w:rPr>
              <w:t>saltmatsh</w:t>
            </w:r>
            <w:proofErr w:type="spellEnd"/>
            <w:r>
              <w:rPr>
                <w:sz w:val="18"/>
              </w:rPr>
              <w:t xml:space="preserve"> plants against herbaceous cover</w:t>
            </w:r>
          </w:p>
        </w:tc>
        <w:tc>
          <w:tcPr>
            <w:tcW w:w="1357" w:type="dxa"/>
          </w:tcPr>
          <w:p w:rsidR="00BB51A6" w:rsidRPr="000F4FCD" w:rsidRDefault="00035C79" w:rsidP="000F4FCD">
            <w:pPr>
              <w:rPr>
                <w:sz w:val="18"/>
              </w:rPr>
            </w:pPr>
            <w:r>
              <w:rPr>
                <w:sz w:val="18"/>
              </w:rPr>
              <w:t xml:space="preserve">Approx. 400km2 – single </w:t>
            </w:r>
            <w:proofErr w:type="spellStart"/>
            <w:r>
              <w:rPr>
                <w:sz w:val="18"/>
              </w:rPr>
              <w:t>im</w:t>
            </w:r>
            <w:proofErr w:type="spellEnd"/>
          </w:p>
        </w:tc>
        <w:tc>
          <w:tcPr>
            <w:tcW w:w="1419" w:type="dxa"/>
          </w:tcPr>
          <w:p w:rsidR="00BB51A6" w:rsidRPr="000F4FCD" w:rsidRDefault="00035C79" w:rsidP="00035C79">
            <w:pPr>
              <w:rPr>
                <w:sz w:val="18"/>
              </w:rPr>
            </w:pPr>
            <w:proofErr w:type="spellStart"/>
            <w:r>
              <w:rPr>
                <w:sz w:val="18"/>
              </w:rPr>
              <w:t>Quickbird</w:t>
            </w:r>
            <w:proofErr w:type="spellEnd"/>
            <w:r>
              <w:rPr>
                <w:sz w:val="18"/>
              </w:rPr>
              <w:t xml:space="preserve"> 4 band MS 0.61m/pixel</w:t>
            </w:r>
          </w:p>
        </w:tc>
        <w:tc>
          <w:tcPr>
            <w:tcW w:w="1514" w:type="dxa"/>
          </w:tcPr>
          <w:p w:rsidR="00BB51A6" w:rsidRPr="000F4FCD" w:rsidRDefault="00035C79" w:rsidP="000F4FCD">
            <w:pPr>
              <w:rPr>
                <w:sz w:val="18"/>
              </w:rPr>
            </w:pPr>
            <w:r>
              <w:rPr>
                <w:sz w:val="18"/>
              </w:rPr>
              <w:t>Supplier radiometric correction</w:t>
            </w:r>
          </w:p>
        </w:tc>
        <w:tc>
          <w:tcPr>
            <w:tcW w:w="1531" w:type="dxa"/>
          </w:tcPr>
          <w:p w:rsidR="00BB51A6" w:rsidRPr="000F4FCD" w:rsidRDefault="00035C79" w:rsidP="000F4FCD">
            <w:pPr>
              <w:rPr>
                <w:sz w:val="18"/>
              </w:rPr>
            </w:pPr>
            <w:r>
              <w:rPr>
                <w:sz w:val="18"/>
              </w:rPr>
              <w:t xml:space="preserve">OBIA </w:t>
            </w:r>
          </w:p>
        </w:tc>
        <w:tc>
          <w:tcPr>
            <w:tcW w:w="1756" w:type="dxa"/>
          </w:tcPr>
          <w:p w:rsidR="00BB51A6" w:rsidRPr="000F4FCD" w:rsidRDefault="00035C79" w:rsidP="000F4FCD">
            <w:pPr>
              <w:rPr>
                <w:sz w:val="18"/>
              </w:rPr>
            </w:pPr>
            <w:r>
              <w:rPr>
                <w:sz w:val="18"/>
              </w:rPr>
              <w:t>3 class</w:t>
            </w:r>
          </w:p>
        </w:tc>
        <w:tc>
          <w:tcPr>
            <w:tcW w:w="1373" w:type="dxa"/>
          </w:tcPr>
          <w:p w:rsidR="00BB51A6" w:rsidRPr="000F4FCD" w:rsidRDefault="00035C79" w:rsidP="000F4FCD">
            <w:pPr>
              <w:rPr>
                <w:sz w:val="18"/>
              </w:rPr>
            </w:pPr>
            <w:proofErr w:type="spellStart"/>
            <w:r>
              <w:rPr>
                <w:sz w:val="18"/>
              </w:rPr>
              <w:t>eCognition</w:t>
            </w:r>
            <w:proofErr w:type="spellEnd"/>
            <w:r>
              <w:rPr>
                <w:sz w:val="18"/>
              </w:rPr>
              <w:t xml:space="preserve"> + some </w:t>
            </w:r>
            <w:proofErr w:type="spellStart"/>
            <w:r>
              <w:rPr>
                <w:sz w:val="18"/>
              </w:rPr>
              <w:t>separability</w:t>
            </w:r>
            <w:proofErr w:type="spellEnd"/>
            <w:r>
              <w:rPr>
                <w:sz w:val="18"/>
              </w:rPr>
              <w:t xml:space="preserve"> measure</w:t>
            </w:r>
          </w:p>
        </w:tc>
        <w:tc>
          <w:tcPr>
            <w:tcW w:w="1370" w:type="dxa"/>
          </w:tcPr>
          <w:p w:rsidR="00BB51A6" w:rsidRPr="000F4FCD" w:rsidRDefault="00035C79" w:rsidP="00035C79">
            <w:pPr>
              <w:rPr>
                <w:sz w:val="18"/>
              </w:rPr>
            </w:pPr>
            <w:r>
              <w:rPr>
                <w:sz w:val="18"/>
              </w:rPr>
              <w:t xml:space="preserve">Hierarchical + membership </w:t>
            </w:r>
            <w:proofErr w:type="spellStart"/>
            <w:r>
              <w:rPr>
                <w:sz w:val="18"/>
              </w:rPr>
              <w:t>fn</w:t>
            </w:r>
            <w:proofErr w:type="spellEnd"/>
            <w:r>
              <w:rPr>
                <w:sz w:val="18"/>
              </w:rPr>
              <w:t xml:space="preserve"> in </w:t>
            </w:r>
            <w:proofErr w:type="spellStart"/>
            <w:r>
              <w:rPr>
                <w:sz w:val="18"/>
              </w:rPr>
              <w:t>eCognition</w:t>
            </w:r>
            <w:proofErr w:type="spellEnd"/>
          </w:p>
        </w:tc>
        <w:tc>
          <w:tcPr>
            <w:tcW w:w="1370" w:type="dxa"/>
          </w:tcPr>
          <w:p w:rsidR="00BB51A6" w:rsidRPr="000F4FCD" w:rsidRDefault="00035C79" w:rsidP="000F4FCD">
            <w:pPr>
              <w:rPr>
                <w:sz w:val="18"/>
              </w:rPr>
            </w:pPr>
            <w:r>
              <w:rPr>
                <w:sz w:val="18"/>
              </w:rPr>
              <w:t>87%</w:t>
            </w:r>
          </w:p>
        </w:tc>
      </w:tr>
      <w:tr w:rsidR="00BB51A6" w:rsidTr="00A07D34">
        <w:trPr>
          <w:trHeight w:val="223"/>
        </w:trPr>
        <w:tc>
          <w:tcPr>
            <w:tcW w:w="1396" w:type="dxa"/>
          </w:tcPr>
          <w:p w:rsidR="004B1AAA" w:rsidRPr="000F4FCD" w:rsidRDefault="004B1AAA" w:rsidP="000F4FCD">
            <w:pPr>
              <w:rPr>
                <w:sz w:val="18"/>
              </w:rPr>
            </w:pPr>
          </w:p>
        </w:tc>
        <w:tc>
          <w:tcPr>
            <w:tcW w:w="1392" w:type="dxa"/>
          </w:tcPr>
          <w:p w:rsidR="004B1AAA" w:rsidRPr="000F4FCD" w:rsidRDefault="004B1AAA" w:rsidP="000F4FCD">
            <w:pPr>
              <w:rPr>
                <w:sz w:val="18"/>
              </w:rPr>
            </w:pPr>
          </w:p>
        </w:tc>
        <w:tc>
          <w:tcPr>
            <w:tcW w:w="1357" w:type="dxa"/>
          </w:tcPr>
          <w:p w:rsidR="004B1AAA" w:rsidRPr="000F4FCD" w:rsidRDefault="004B1AAA" w:rsidP="000B6991">
            <w:pPr>
              <w:jc w:val="center"/>
              <w:rPr>
                <w:sz w:val="18"/>
              </w:rPr>
            </w:pPr>
          </w:p>
        </w:tc>
        <w:tc>
          <w:tcPr>
            <w:tcW w:w="1419" w:type="dxa"/>
          </w:tcPr>
          <w:p w:rsidR="004B1AAA" w:rsidRPr="000F4FCD" w:rsidRDefault="004B1AAA" w:rsidP="000F4FCD">
            <w:pPr>
              <w:rPr>
                <w:sz w:val="18"/>
              </w:rPr>
            </w:pPr>
          </w:p>
        </w:tc>
        <w:tc>
          <w:tcPr>
            <w:tcW w:w="1514" w:type="dxa"/>
          </w:tcPr>
          <w:p w:rsidR="004B1AAA" w:rsidRPr="000F4FCD" w:rsidRDefault="004B1AAA" w:rsidP="000F4FCD">
            <w:pPr>
              <w:rPr>
                <w:sz w:val="18"/>
              </w:rPr>
            </w:pPr>
          </w:p>
        </w:tc>
        <w:tc>
          <w:tcPr>
            <w:tcW w:w="1531" w:type="dxa"/>
          </w:tcPr>
          <w:p w:rsidR="004B1AAA" w:rsidRPr="000F4FCD" w:rsidRDefault="004B1AAA" w:rsidP="000F4FCD">
            <w:pPr>
              <w:rPr>
                <w:sz w:val="18"/>
              </w:rPr>
            </w:pPr>
          </w:p>
        </w:tc>
        <w:tc>
          <w:tcPr>
            <w:tcW w:w="1756" w:type="dxa"/>
          </w:tcPr>
          <w:p w:rsidR="004B1AAA" w:rsidRPr="000F4FCD" w:rsidRDefault="004B1AAA" w:rsidP="000F4FCD">
            <w:pPr>
              <w:rPr>
                <w:sz w:val="18"/>
              </w:rPr>
            </w:pPr>
          </w:p>
        </w:tc>
        <w:tc>
          <w:tcPr>
            <w:tcW w:w="1373" w:type="dxa"/>
          </w:tcPr>
          <w:p w:rsidR="004B1AAA" w:rsidRPr="000F4FCD" w:rsidRDefault="004B1AAA" w:rsidP="000F4FCD">
            <w:pPr>
              <w:rPr>
                <w:sz w:val="18"/>
              </w:rPr>
            </w:pPr>
          </w:p>
        </w:tc>
        <w:tc>
          <w:tcPr>
            <w:tcW w:w="1370" w:type="dxa"/>
          </w:tcPr>
          <w:p w:rsidR="004B1AAA" w:rsidRPr="000F4FCD" w:rsidRDefault="004B1AAA" w:rsidP="000F4FCD">
            <w:pPr>
              <w:rPr>
                <w:sz w:val="18"/>
              </w:rPr>
            </w:pPr>
          </w:p>
        </w:tc>
        <w:tc>
          <w:tcPr>
            <w:tcW w:w="1370" w:type="dxa"/>
          </w:tcPr>
          <w:p w:rsidR="004B1AAA" w:rsidRPr="000F4FCD" w:rsidRDefault="004B1AAA" w:rsidP="000F4FCD">
            <w:pPr>
              <w:rPr>
                <w:sz w:val="18"/>
              </w:rPr>
            </w:pPr>
          </w:p>
        </w:tc>
      </w:tr>
    </w:tbl>
    <w:p w:rsidR="00BB5206" w:rsidRDefault="00BB5206"/>
    <w:p w:rsidR="00BB5206" w:rsidRDefault="00BB5206">
      <w:r>
        <w:t>Table for GEF5 ground truth discussion</w:t>
      </w:r>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BB5206" w:rsidTr="0093557E">
        <w:trPr>
          <w:trHeight w:val="456"/>
        </w:trPr>
        <w:tc>
          <w:tcPr>
            <w:tcW w:w="1396" w:type="dxa"/>
          </w:tcPr>
          <w:p w:rsidR="00BB5206" w:rsidRPr="000F4FCD" w:rsidRDefault="00BB5206" w:rsidP="00AC1440">
            <w:pPr>
              <w:rPr>
                <w:b/>
              </w:rPr>
            </w:pPr>
            <w:r w:rsidRPr="000F4FCD">
              <w:rPr>
                <w:b/>
              </w:rPr>
              <w:t>Authors</w:t>
            </w:r>
          </w:p>
        </w:tc>
        <w:tc>
          <w:tcPr>
            <w:tcW w:w="1392" w:type="dxa"/>
          </w:tcPr>
          <w:p w:rsidR="00BB5206" w:rsidRPr="000F4FCD" w:rsidRDefault="00BB5206" w:rsidP="00AC1440">
            <w:pPr>
              <w:rPr>
                <w:b/>
              </w:rPr>
            </w:pPr>
            <w:r>
              <w:rPr>
                <w:b/>
              </w:rPr>
              <w:t>Description</w:t>
            </w:r>
          </w:p>
        </w:tc>
        <w:tc>
          <w:tcPr>
            <w:tcW w:w="1357" w:type="dxa"/>
          </w:tcPr>
          <w:p w:rsidR="00BB5206" w:rsidRPr="000F4FCD" w:rsidRDefault="00BB5206" w:rsidP="00AC1440">
            <w:pPr>
              <w:rPr>
                <w:b/>
              </w:rPr>
            </w:pPr>
            <w:r w:rsidRPr="000F4FCD">
              <w:rPr>
                <w:b/>
              </w:rPr>
              <w:t>Study Area</w:t>
            </w:r>
          </w:p>
        </w:tc>
        <w:tc>
          <w:tcPr>
            <w:tcW w:w="1419" w:type="dxa"/>
          </w:tcPr>
          <w:p w:rsidR="00BB5206" w:rsidRPr="000F4FCD" w:rsidRDefault="00BB5206" w:rsidP="00AC1440">
            <w:pPr>
              <w:rPr>
                <w:b/>
              </w:rPr>
            </w:pPr>
            <w:r w:rsidRPr="000F4FCD">
              <w:rPr>
                <w:b/>
              </w:rPr>
              <w:t>Imagery</w:t>
            </w:r>
          </w:p>
        </w:tc>
        <w:tc>
          <w:tcPr>
            <w:tcW w:w="1579" w:type="dxa"/>
          </w:tcPr>
          <w:p w:rsidR="00BB5206" w:rsidRPr="000F4FCD" w:rsidRDefault="00BB5206" w:rsidP="00AC1440">
            <w:pPr>
              <w:rPr>
                <w:b/>
              </w:rPr>
            </w:pPr>
            <w:r w:rsidRPr="000F4FCD">
              <w:rPr>
                <w:b/>
              </w:rPr>
              <w:t>Features</w:t>
            </w:r>
            <w:r>
              <w:rPr>
                <w:b/>
              </w:rPr>
              <w:t>/Classes</w:t>
            </w:r>
          </w:p>
        </w:tc>
        <w:tc>
          <w:tcPr>
            <w:tcW w:w="992" w:type="dxa"/>
          </w:tcPr>
          <w:p w:rsidR="00BB5206" w:rsidRPr="000F4FCD" w:rsidRDefault="00BB5206" w:rsidP="00AC1440">
            <w:pPr>
              <w:rPr>
                <w:b/>
              </w:rPr>
            </w:pPr>
            <w:r>
              <w:rPr>
                <w:b/>
              </w:rPr>
              <w:t>Imagery Date</w:t>
            </w:r>
          </w:p>
        </w:tc>
        <w:tc>
          <w:tcPr>
            <w:tcW w:w="2386" w:type="dxa"/>
          </w:tcPr>
          <w:p w:rsidR="00BB5206" w:rsidRPr="000F4FCD" w:rsidRDefault="00BB5206" w:rsidP="00AC1440">
            <w:pPr>
              <w:rPr>
                <w:b/>
              </w:rPr>
            </w:pPr>
            <w:r>
              <w:rPr>
                <w:b/>
              </w:rPr>
              <w:t>Ground Truth Date</w:t>
            </w:r>
          </w:p>
        </w:tc>
        <w:tc>
          <w:tcPr>
            <w:tcW w:w="4025" w:type="dxa"/>
          </w:tcPr>
          <w:p w:rsidR="00BB5206" w:rsidRPr="000F4FCD" w:rsidRDefault="00BB5206" w:rsidP="00AC1440">
            <w:pPr>
              <w:rPr>
                <w:b/>
              </w:rPr>
            </w:pPr>
            <w:r>
              <w:rPr>
                <w:b/>
              </w:rPr>
              <w:t>Ground Truth Details</w:t>
            </w:r>
          </w:p>
        </w:tc>
      </w:tr>
      <w:tr w:rsidR="00BB5206" w:rsidTr="0093557E">
        <w:trPr>
          <w:trHeight w:val="223"/>
        </w:trPr>
        <w:tc>
          <w:tcPr>
            <w:tcW w:w="1396" w:type="dxa"/>
          </w:tcPr>
          <w:p w:rsidR="00BB5206" w:rsidRPr="000F4FCD" w:rsidRDefault="00BB5206" w:rsidP="00AC1440">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BB5206" w:rsidRPr="000F4FCD" w:rsidRDefault="00BB5206" w:rsidP="00AC1440">
            <w:pPr>
              <w:rPr>
                <w:sz w:val="18"/>
              </w:rPr>
            </w:pPr>
            <w:r w:rsidRPr="000F4FCD">
              <w:rPr>
                <w:sz w:val="18"/>
              </w:rPr>
              <w:t>Mapping tree cover in USA</w:t>
            </w:r>
          </w:p>
        </w:tc>
        <w:tc>
          <w:tcPr>
            <w:tcW w:w="1357" w:type="dxa"/>
          </w:tcPr>
          <w:p w:rsidR="00BB5206" w:rsidRPr="000F4FCD" w:rsidRDefault="00BB5206" w:rsidP="00AC1440">
            <w:pPr>
              <w:rPr>
                <w:sz w:val="18"/>
              </w:rPr>
            </w:pPr>
            <w:r>
              <w:rPr>
                <w:sz w:val="18"/>
              </w:rPr>
              <w:t>California – 11095 images</w:t>
            </w:r>
          </w:p>
        </w:tc>
        <w:tc>
          <w:tcPr>
            <w:tcW w:w="1419" w:type="dxa"/>
          </w:tcPr>
          <w:p w:rsidR="00BB5206" w:rsidRPr="000F4FCD" w:rsidRDefault="00BB5206" w:rsidP="00AC1440">
            <w:pPr>
              <w:rPr>
                <w:sz w:val="18"/>
              </w:rPr>
            </w:pPr>
            <w:r>
              <w:rPr>
                <w:sz w:val="18"/>
              </w:rPr>
              <w:t>4 band MS 1m aerial (NAIP)</w:t>
            </w:r>
          </w:p>
        </w:tc>
        <w:tc>
          <w:tcPr>
            <w:tcW w:w="1579" w:type="dxa"/>
          </w:tcPr>
          <w:p w:rsidR="00BB5206" w:rsidRPr="000F4FCD" w:rsidRDefault="00BB5206" w:rsidP="00AC1440">
            <w:pPr>
              <w:rPr>
                <w:sz w:val="18"/>
              </w:rPr>
            </w:pPr>
            <w:r>
              <w:rPr>
                <w:sz w:val="18"/>
              </w:rPr>
              <w:t xml:space="preserve">Spectral, textural, veg index (150 in </w:t>
            </w:r>
            <w:proofErr w:type="spellStart"/>
            <w:r>
              <w:rPr>
                <w:sz w:val="18"/>
              </w:rPr>
              <w:t>ttl</w:t>
            </w:r>
            <w:proofErr w:type="spellEnd"/>
            <w:r>
              <w:rPr>
                <w:sz w:val="18"/>
              </w:rPr>
              <w:t>) – 2 classes</w:t>
            </w: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BB5206" w:rsidRPr="000F4FCD" w:rsidRDefault="00BB5206" w:rsidP="00AC1440">
            <w:pPr>
              <w:rPr>
                <w:sz w:val="18"/>
              </w:rPr>
            </w:pPr>
            <w:r>
              <w:rPr>
                <w:sz w:val="18"/>
              </w:rPr>
              <w:t>Map invasive para grass in wetlands</w:t>
            </w:r>
          </w:p>
        </w:tc>
        <w:tc>
          <w:tcPr>
            <w:tcW w:w="1357" w:type="dxa"/>
          </w:tcPr>
          <w:p w:rsidR="00BB5206" w:rsidRPr="000F4FCD" w:rsidRDefault="00BB5206" w:rsidP="00AC1440">
            <w:pPr>
              <w:rPr>
                <w:sz w:val="18"/>
              </w:rPr>
            </w:pPr>
            <w:r>
              <w:rPr>
                <w:sz w:val="18"/>
              </w:rPr>
              <w:t>64km2 – single image</w:t>
            </w:r>
          </w:p>
        </w:tc>
        <w:tc>
          <w:tcPr>
            <w:tcW w:w="1419" w:type="dxa"/>
          </w:tcPr>
          <w:p w:rsidR="00BB5206" w:rsidRPr="000F4FCD" w:rsidRDefault="00BB5206" w:rsidP="00AC1440">
            <w:pPr>
              <w:rPr>
                <w:sz w:val="18"/>
              </w:rPr>
            </w:pPr>
            <w:proofErr w:type="spellStart"/>
            <w:r>
              <w:rPr>
                <w:sz w:val="18"/>
              </w:rPr>
              <w:t>Quickbird</w:t>
            </w:r>
            <w:proofErr w:type="spellEnd"/>
            <w:r>
              <w:rPr>
                <w:sz w:val="18"/>
              </w:rPr>
              <w:t xml:space="preserve"> 4 band </w:t>
            </w:r>
            <w:proofErr w:type="spellStart"/>
            <w:r>
              <w:rPr>
                <w:sz w:val="18"/>
              </w:rPr>
              <w:t>ms</w:t>
            </w:r>
            <w:proofErr w:type="spellEnd"/>
            <w:r>
              <w:rPr>
                <w:sz w:val="18"/>
              </w:rPr>
              <w:t xml:space="preserve"> </w:t>
            </w:r>
          </w:p>
        </w:tc>
        <w:tc>
          <w:tcPr>
            <w:tcW w:w="1579" w:type="dxa"/>
          </w:tcPr>
          <w:p w:rsidR="00BB5206" w:rsidRPr="000F4FCD" w:rsidRDefault="00BB5206" w:rsidP="00AC1440">
            <w:pPr>
              <w:rPr>
                <w:sz w:val="18"/>
              </w:rPr>
            </w:pPr>
            <w:r>
              <w:rPr>
                <w:sz w:val="18"/>
              </w:rPr>
              <w:t>NDVI and greenness – 7 classes</w:t>
            </w:r>
          </w:p>
        </w:tc>
        <w:tc>
          <w:tcPr>
            <w:tcW w:w="992" w:type="dxa"/>
          </w:tcPr>
          <w:p w:rsidR="00BB5206" w:rsidRPr="000F4FCD" w:rsidRDefault="00116267" w:rsidP="00AC1440">
            <w:pPr>
              <w:rPr>
                <w:sz w:val="18"/>
              </w:rPr>
            </w:pPr>
            <w:r w:rsidRPr="00116267">
              <w:rPr>
                <w:sz w:val="18"/>
              </w:rPr>
              <w:t>July 2004</w:t>
            </w:r>
          </w:p>
        </w:tc>
        <w:tc>
          <w:tcPr>
            <w:tcW w:w="2386" w:type="dxa"/>
          </w:tcPr>
          <w:p w:rsidR="00BB5206" w:rsidRPr="000F4FCD" w:rsidRDefault="00816272" w:rsidP="00AC1440">
            <w:pPr>
              <w:rPr>
                <w:sz w:val="18"/>
              </w:rPr>
            </w:pPr>
            <w:r w:rsidRPr="00816272">
              <w:rPr>
                <w:sz w:val="18"/>
              </w:rPr>
              <w:t>within a month of image capture</w:t>
            </w:r>
          </w:p>
        </w:tc>
        <w:tc>
          <w:tcPr>
            <w:tcW w:w="4025" w:type="dxa"/>
          </w:tcPr>
          <w:p w:rsidR="00BB5206" w:rsidRPr="000F4FCD" w:rsidRDefault="00816272" w:rsidP="00AC1440">
            <w:pPr>
              <w:rPr>
                <w:sz w:val="18"/>
              </w:rPr>
            </w:pPr>
            <w:r>
              <w:rPr>
                <w:sz w:val="18"/>
              </w:rPr>
              <w:t xml:space="preserve">?? using helicopter survey, homogenous areas, no details on size or </w:t>
            </w:r>
            <w:proofErr w:type="spellStart"/>
            <w:r>
              <w:rPr>
                <w:sz w:val="18"/>
              </w:rPr>
              <w:t>num</w:t>
            </w:r>
            <w:proofErr w:type="spellEnd"/>
            <w:r>
              <w:rPr>
                <w:sz w:val="18"/>
              </w:rPr>
              <w:t xml:space="preserve"> of sit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BB5206" w:rsidRPr="000F4FCD" w:rsidRDefault="00BB5206" w:rsidP="00AC1440">
            <w:pPr>
              <w:rPr>
                <w:sz w:val="18"/>
              </w:rPr>
            </w:pPr>
            <w:r>
              <w:rPr>
                <w:sz w:val="18"/>
              </w:rPr>
              <w:t xml:space="preserve">Map invasive cruciferous weeds in </w:t>
            </w:r>
            <w:proofErr w:type="spellStart"/>
            <w:r>
              <w:rPr>
                <w:sz w:val="18"/>
              </w:rPr>
              <w:t>agri</w:t>
            </w:r>
            <w:proofErr w:type="spellEnd"/>
            <w:r>
              <w:rPr>
                <w:sz w:val="18"/>
              </w:rPr>
              <w:t xml:space="preserve"> fields</w:t>
            </w:r>
          </w:p>
        </w:tc>
        <w:tc>
          <w:tcPr>
            <w:tcW w:w="1357" w:type="dxa"/>
          </w:tcPr>
          <w:p w:rsidR="00BB5206" w:rsidRPr="000F4FCD" w:rsidRDefault="00BB5206" w:rsidP="00AC1440">
            <w:pPr>
              <w:rPr>
                <w:sz w:val="18"/>
              </w:rPr>
            </w:pPr>
            <w:r>
              <w:rPr>
                <w:sz w:val="18"/>
              </w:rPr>
              <w:t>7 fields – at most 7 images</w:t>
            </w:r>
          </w:p>
        </w:tc>
        <w:tc>
          <w:tcPr>
            <w:tcW w:w="1419" w:type="dxa"/>
          </w:tcPr>
          <w:p w:rsidR="00BB5206" w:rsidRPr="000F4FCD" w:rsidRDefault="00BB5206" w:rsidP="00AC1440">
            <w:pPr>
              <w:rPr>
                <w:sz w:val="18"/>
              </w:rPr>
            </w:pPr>
            <w:r>
              <w:rPr>
                <w:sz w:val="18"/>
              </w:rPr>
              <w:t>Aerial 4 band 0.25m</w:t>
            </w:r>
          </w:p>
        </w:tc>
        <w:tc>
          <w:tcPr>
            <w:tcW w:w="1579" w:type="dxa"/>
          </w:tcPr>
          <w:p w:rsidR="00BB5206" w:rsidRPr="000F4FCD" w:rsidRDefault="00BB5206" w:rsidP="00AC1440">
            <w:pPr>
              <w:rPr>
                <w:sz w:val="18"/>
              </w:rPr>
            </w:pPr>
            <w:r>
              <w:rPr>
                <w:sz w:val="18"/>
              </w:rPr>
              <w:t>Band ratios, veg index</w:t>
            </w:r>
          </w:p>
        </w:tc>
        <w:tc>
          <w:tcPr>
            <w:tcW w:w="992" w:type="dxa"/>
          </w:tcPr>
          <w:p w:rsidR="00BB5206" w:rsidRPr="000F4FCD" w:rsidRDefault="00037C52" w:rsidP="00AC1440">
            <w:pPr>
              <w:rPr>
                <w:sz w:val="18"/>
              </w:rPr>
            </w:pPr>
            <w:r w:rsidRPr="00037C52">
              <w:rPr>
                <w:sz w:val="18"/>
              </w:rPr>
              <w:t>April 2007</w:t>
            </w:r>
          </w:p>
        </w:tc>
        <w:tc>
          <w:tcPr>
            <w:tcW w:w="2386" w:type="dxa"/>
          </w:tcPr>
          <w:p w:rsidR="00BB5206" w:rsidRPr="000F4FCD" w:rsidRDefault="00D00187" w:rsidP="00AC1440">
            <w:pPr>
              <w:rPr>
                <w:sz w:val="18"/>
              </w:rPr>
            </w:pPr>
            <w:r w:rsidRPr="00D00187">
              <w:rPr>
                <w:sz w:val="18"/>
              </w:rPr>
              <w:t>a random ground sampling procedure was carried out at the same time that the aerial images were taken</w:t>
            </w:r>
          </w:p>
        </w:tc>
        <w:tc>
          <w:tcPr>
            <w:tcW w:w="4025" w:type="dxa"/>
          </w:tcPr>
          <w:p w:rsidR="00BB5206" w:rsidRPr="000F4FCD" w:rsidRDefault="00037C52" w:rsidP="00D00187">
            <w:pPr>
              <w:rPr>
                <w:sz w:val="18"/>
              </w:rPr>
            </w:pPr>
            <w:r>
              <w:rPr>
                <w:sz w:val="18"/>
              </w:rPr>
              <w:t xml:space="preserve">7 fields of known crops </w:t>
            </w:r>
            <w:r w:rsidR="002F2A70">
              <w:rPr>
                <w:sz w:val="18"/>
              </w:rPr>
              <w:t>from which “</w:t>
            </w:r>
            <w:r w:rsidR="002F2A70" w:rsidRPr="002F2A70">
              <w:rPr>
                <w:sz w:val="18"/>
              </w:rPr>
              <w:t>320 training points and 450 ground truth points of each plant type</w:t>
            </w:r>
            <w:r w:rsidR="002F2A70">
              <w:rPr>
                <w:sz w:val="18"/>
              </w:rPr>
              <w:t>”</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BB5206" w:rsidRPr="000F4FCD" w:rsidRDefault="00BB5206" w:rsidP="00AC1440">
            <w:pPr>
              <w:rPr>
                <w:sz w:val="18"/>
              </w:rPr>
            </w:pPr>
            <w:r>
              <w:rPr>
                <w:sz w:val="18"/>
              </w:rPr>
              <w:t xml:space="preserve">Map bamboo in mixed </w:t>
            </w:r>
            <w:proofErr w:type="spellStart"/>
            <w:r>
              <w:rPr>
                <w:sz w:val="18"/>
              </w:rPr>
              <w:t>bg</w:t>
            </w:r>
            <w:proofErr w:type="spellEnd"/>
            <w:r>
              <w:rPr>
                <w:sz w:val="18"/>
              </w:rPr>
              <w:t xml:space="preserve"> of fields and natural veg</w:t>
            </w:r>
          </w:p>
        </w:tc>
        <w:tc>
          <w:tcPr>
            <w:tcW w:w="1357" w:type="dxa"/>
          </w:tcPr>
          <w:p w:rsidR="00BB5206" w:rsidRPr="000F4FCD" w:rsidRDefault="00BB5206" w:rsidP="00AC1440">
            <w:pPr>
              <w:rPr>
                <w:sz w:val="18"/>
              </w:rPr>
            </w:pPr>
            <w:r>
              <w:rPr>
                <w:sz w:val="18"/>
              </w:rPr>
              <w:t>16km2 – assume single image</w:t>
            </w:r>
          </w:p>
        </w:tc>
        <w:tc>
          <w:tcPr>
            <w:tcW w:w="1419" w:type="dxa"/>
          </w:tcPr>
          <w:p w:rsidR="00BB5206" w:rsidRPr="000F4FCD" w:rsidRDefault="00BB5206" w:rsidP="00AC1440">
            <w:pPr>
              <w:rPr>
                <w:sz w:val="18"/>
              </w:rPr>
            </w:pPr>
            <w:r>
              <w:rPr>
                <w:sz w:val="18"/>
              </w:rPr>
              <w:t>WV2 – 8band 0.5m</w:t>
            </w:r>
          </w:p>
        </w:tc>
        <w:tc>
          <w:tcPr>
            <w:tcW w:w="1579" w:type="dxa"/>
          </w:tcPr>
          <w:p w:rsidR="00BB5206" w:rsidRPr="006F4737" w:rsidRDefault="00BB5206" w:rsidP="00AC1440">
            <w:pPr>
              <w:rPr>
                <w:sz w:val="18"/>
              </w:rPr>
            </w:pPr>
            <w:r w:rsidRPr="007A15B3">
              <w:rPr>
                <w:sz w:val="18"/>
              </w:rPr>
              <w:t xml:space="preserve">bands, pc's and GLCM texture </w:t>
            </w:r>
            <w:r>
              <w:rPr>
                <w:sz w:val="18"/>
              </w:rPr>
              <w:t xml:space="preserve">(32 in </w:t>
            </w:r>
            <w:proofErr w:type="spellStart"/>
            <w:r>
              <w:rPr>
                <w:sz w:val="18"/>
              </w:rPr>
              <w:t>ttl</w:t>
            </w:r>
            <w:proofErr w:type="spellEnd"/>
            <w:r>
              <w:rPr>
                <w:sz w:val="18"/>
              </w:rPr>
              <w:t xml:space="preserve">) - </w:t>
            </w:r>
            <w:r w:rsidRPr="006F4737">
              <w:rPr>
                <w:sz w:val="18"/>
              </w:rPr>
              <w:t>7 classes</w:t>
            </w:r>
          </w:p>
        </w:tc>
        <w:tc>
          <w:tcPr>
            <w:tcW w:w="992" w:type="dxa"/>
          </w:tcPr>
          <w:p w:rsidR="00BB5206" w:rsidRPr="000F4FCD" w:rsidRDefault="005D76CC" w:rsidP="00AC1440">
            <w:pPr>
              <w:rPr>
                <w:sz w:val="18"/>
              </w:rPr>
            </w:pPr>
            <w:r>
              <w:rPr>
                <w:sz w:val="18"/>
              </w:rPr>
              <w:t>October 12, 2010</w:t>
            </w:r>
          </w:p>
        </w:tc>
        <w:tc>
          <w:tcPr>
            <w:tcW w:w="2386" w:type="dxa"/>
          </w:tcPr>
          <w:p w:rsidR="00BB5206" w:rsidRPr="000F4FCD" w:rsidRDefault="0093557E" w:rsidP="00AC1440">
            <w:pPr>
              <w:rPr>
                <w:sz w:val="18"/>
              </w:rPr>
            </w:pPr>
            <w:r w:rsidRPr="0093557E">
              <w:rPr>
                <w:sz w:val="18"/>
              </w:rPr>
              <w:t>s. The reference data (2011) was collected after one year of image acquisition (2010) but in the same month of October. This time gap can introduce some error due to dynamic land use practices observed in the study area. Care was taken to select samples from areas where no changes were observed for 2–3 years period to reduce any kind of error arising from this time gap. S</w:t>
            </w:r>
          </w:p>
        </w:tc>
        <w:tc>
          <w:tcPr>
            <w:tcW w:w="4025" w:type="dxa"/>
          </w:tcPr>
          <w:p w:rsidR="00BB5206" w:rsidRDefault="008A4385" w:rsidP="00AC1440">
            <w:pPr>
              <w:rPr>
                <w:sz w:val="18"/>
              </w:rPr>
            </w:pPr>
            <w:r w:rsidRPr="008A4385">
              <w:rPr>
                <w:sz w:val="18"/>
              </w:rPr>
              <w:t>Positions of dominant LULC were recorded using GPS and corresponding polygons were defined on the maps. Training polygons were selected from all over the study area. However,</w:t>
            </w:r>
            <w:r>
              <w:rPr>
                <w:sz w:val="18"/>
              </w:rPr>
              <w:t xml:space="preserve"> </w:t>
            </w:r>
            <w:r w:rsidRPr="008A4385">
              <w:rPr>
                <w:sz w:val="18"/>
              </w:rPr>
              <w:t xml:space="preserve">we followed a random sampling without replace- </w:t>
            </w:r>
            <w:proofErr w:type="spellStart"/>
            <w:r w:rsidRPr="008A4385">
              <w:rPr>
                <w:sz w:val="18"/>
              </w:rPr>
              <w:t>ment</w:t>
            </w:r>
            <w:proofErr w:type="spellEnd"/>
            <w:r w:rsidRPr="008A4385">
              <w:rPr>
                <w:sz w:val="18"/>
              </w:rPr>
              <w:t xml:space="preserve"> among the polygons to select 200 sample points for each LULC class</w:t>
            </w:r>
          </w:p>
          <w:p w:rsidR="00D8282B" w:rsidRPr="000F4FCD" w:rsidRDefault="00D8282B" w:rsidP="00AC1440">
            <w:pPr>
              <w:rPr>
                <w:sz w:val="18"/>
              </w:rPr>
            </w:pPr>
            <w:r w:rsidRPr="00D8282B">
              <w:rPr>
                <w:sz w:val="18"/>
              </w:rPr>
              <w:t>In order to find the accuracy of the classified maps, a separate set of random reference points (around 60 for each class) were used</w:t>
            </w:r>
          </w:p>
        </w:tc>
      </w:tr>
      <w:tr w:rsidR="00BB5206" w:rsidTr="0093557E">
        <w:trPr>
          <w:trHeight w:val="233"/>
        </w:trPr>
        <w:tc>
          <w:tcPr>
            <w:tcW w:w="1396" w:type="dxa"/>
          </w:tcPr>
          <w:p w:rsidR="00BB5206" w:rsidRPr="000F4FCD" w:rsidRDefault="00BB5206" w:rsidP="00AC1440">
            <w:pPr>
              <w:rPr>
                <w:sz w:val="18"/>
              </w:rPr>
            </w:pPr>
            <w:r>
              <w:rPr>
                <w:sz w:val="18"/>
              </w:rPr>
              <w:lastRenderedPageBreak/>
              <w:fldChar w:fldCharType="begin" w:fldLock="1"/>
            </w:r>
            <w:r>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BB5206" w:rsidRPr="000F4FCD" w:rsidRDefault="00BB5206" w:rsidP="00AC1440">
            <w:pPr>
              <w:rPr>
                <w:sz w:val="18"/>
              </w:rPr>
            </w:pPr>
            <w:r>
              <w:rPr>
                <w:sz w:val="18"/>
              </w:rPr>
              <w:t>Map forest structural classes</w:t>
            </w:r>
          </w:p>
        </w:tc>
        <w:tc>
          <w:tcPr>
            <w:tcW w:w="1357" w:type="dxa"/>
          </w:tcPr>
          <w:p w:rsidR="00BB5206" w:rsidRPr="000F4FCD" w:rsidRDefault="00BB5206" w:rsidP="00AC1440">
            <w:pPr>
              <w:rPr>
                <w:sz w:val="18"/>
              </w:rPr>
            </w:pPr>
            <w:r>
              <w:rPr>
                <w:sz w:val="18"/>
              </w:rPr>
              <w:t>50km2 0 single image</w:t>
            </w:r>
          </w:p>
        </w:tc>
        <w:tc>
          <w:tcPr>
            <w:tcW w:w="1419" w:type="dxa"/>
          </w:tcPr>
          <w:p w:rsidR="00BB5206" w:rsidRPr="000F4FCD" w:rsidRDefault="00BB5206" w:rsidP="00AC1440">
            <w:pPr>
              <w:rPr>
                <w:sz w:val="18"/>
              </w:rPr>
            </w:pPr>
            <w:proofErr w:type="spellStart"/>
            <w:r>
              <w:rPr>
                <w:sz w:val="18"/>
              </w:rPr>
              <w:t>Quickbird</w:t>
            </w:r>
            <w:proofErr w:type="spellEnd"/>
          </w:p>
        </w:tc>
        <w:tc>
          <w:tcPr>
            <w:tcW w:w="1579" w:type="dxa"/>
          </w:tcPr>
          <w:p w:rsidR="00BB5206" w:rsidRPr="000F4FCD" w:rsidRDefault="00BB5206" w:rsidP="00AC1440">
            <w:pPr>
              <w:rPr>
                <w:sz w:val="18"/>
              </w:rPr>
            </w:pPr>
            <w:r>
              <w:rPr>
                <w:sz w:val="18"/>
              </w:rPr>
              <w:t xml:space="preserve">NDVI, GLCM – </w:t>
            </w:r>
            <w:proofErr w:type="spellStart"/>
            <w:r>
              <w:rPr>
                <w:sz w:val="18"/>
              </w:rPr>
              <w:t>semivariograms</w:t>
            </w:r>
            <w:proofErr w:type="spellEnd"/>
            <w:r>
              <w:rPr>
                <w:sz w:val="18"/>
              </w:rPr>
              <w:t xml:space="preserve"> for win size</w:t>
            </w:r>
          </w:p>
        </w:tc>
        <w:tc>
          <w:tcPr>
            <w:tcW w:w="992" w:type="dxa"/>
          </w:tcPr>
          <w:p w:rsidR="00BB5206" w:rsidRPr="000F4FCD" w:rsidRDefault="0008165C" w:rsidP="00AC1440">
            <w:pPr>
              <w:rPr>
                <w:sz w:val="18"/>
              </w:rPr>
            </w:pPr>
            <w:r w:rsidRPr="0008165C">
              <w:rPr>
                <w:sz w:val="18"/>
              </w:rPr>
              <w:t>6 June 2005</w:t>
            </w:r>
          </w:p>
        </w:tc>
        <w:tc>
          <w:tcPr>
            <w:tcW w:w="2386" w:type="dxa"/>
          </w:tcPr>
          <w:p w:rsidR="0008165C" w:rsidRPr="0008165C" w:rsidRDefault="0008165C" w:rsidP="0008165C">
            <w:pPr>
              <w:rPr>
                <w:sz w:val="18"/>
              </w:rPr>
            </w:pPr>
            <w:r w:rsidRPr="0008165C">
              <w:rPr>
                <w:sz w:val="18"/>
              </w:rPr>
              <w:t>The TEM mapping used in this research was conducted in</w:t>
            </w:r>
          </w:p>
          <w:p w:rsidR="00BB5206" w:rsidRPr="000F4FCD" w:rsidRDefault="0008165C" w:rsidP="0008165C">
            <w:pPr>
              <w:rPr>
                <w:sz w:val="18"/>
              </w:rPr>
            </w:pPr>
            <w:r w:rsidRPr="0008165C">
              <w:rPr>
                <w:sz w:val="18"/>
              </w:rPr>
              <w:t>2003 and 2004</w:t>
            </w:r>
          </w:p>
        </w:tc>
        <w:tc>
          <w:tcPr>
            <w:tcW w:w="4025" w:type="dxa"/>
          </w:tcPr>
          <w:p w:rsidR="00BB5206" w:rsidRPr="000F4FCD" w:rsidRDefault="006F5716" w:rsidP="006F5716">
            <w:pPr>
              <w:pStyle w:val="NormalWeb"/>
              <w:ind w:left="480" w:hanging="480"/>
              <w:rPr>
                <w:sz w:val="18"/>
              </w:rPr>
            </w:pPr>
            <w:r w:rsidRPr="006F5716">
              <w:rPr>
                <w:sz w:val="18"/>
              </w:rPr>
              <w:t>From the remaining validation data, a stratified random sample of 200 plots (pixels) was selected from both the GIS-based TEM classification and the four classified imag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BB5206" w:rsidRPr="000F4FCD" w:rsidRDefault="00BB5206" w:rsidP="00AC1440">
            <w:pPr>
              <w:rPr>
                <w:sz w:val="18"/>
              </w:rPr>
            </w:pPr>
            <w:r>
              <w:rPr>
                <w:sz w:val="18"/>
              </w:rPr>
              <w:t>Veg community in riparian.  3x for 3 years</w:t>
            </w:r>
          </w:p>
        </w:tc>
        <w:tc>
          <w:tcPr>
            <w:tcW w:w="1357" w:type="dxa"/>
          </w:tcPr>
          <w:p w:rsidR="00BB5206" w:rsidRPr="000F4FCD" w:rsidRDefault="00BB5206" w:rsidP="00AC1440">
            <w:pPr>
              <w:rPr>
                <w:sz w:val="18"/>
              </w:rPr>
            </w:pPr>
            <w:r>
              <w:rPr>
                <w:sz w:val="18"/>
              </w:rPr>
              <w:t>2.5km2 study area – single image</w:t>
            </w:r>
          </w:p>
        </w:tc>
        <w:tc>
          <w:tcPr>
            <w:tcW w:w="1419" w:type="dxa"/>
          </w:tcPr>
          <w:p w:rsidR="00BB5206" w:rsidRPr="000F4FCD" w:rsidRDefault="00BB5206" w:rsidP="00AC1440">
            <w:pPr>
              <w:rPr>
                <w:sz w:val="18"/>
              </w:rPr>
            </w:pPr>
            <w:r>
              <w:rPr>
                <w:sz w:val="18"/>
              </w:rPr>
              <w:t>Aerial &lt;1.25 m/pixel</w:t>
            </w:r>
          </w:p>
        </w:tc>
        <w:tc>
          <w:tcPr>
            <w:tcW w:w="1579" w:type="dxa"/>
          </w:tcPr>
          <w:p w:rsidR="00BB5206" w:rsidRPr="000F4FCD" w:rsidRDefault="00BB5206" w:rsidP="00AC1440">
            <w:pPr>
              <w:rPr>
                <w:sz w:val="18"/>
              </w:rPr>
            </w:pPr>
            <w:r>
              <w:rPr>
                <w:sz w:val="18"/>
              </w:rPr>
              <w:t xml:space="preserve">Spectral, textural – 5 classes. </w:t>
            </w:r>
            <w:proofErr w:type="spellStart"/>
            <w:r>
              <w:rPr>
                <w:sz w:val="18"/>
              </w:rPr>
              <w:t>semivariograms</w:t>
            </w:r>
            <w:proofErr w:type="spellEnd"/>
            <w:r>
              <w:rPr>
                <w:sz w:val="18"/>
              </w:rPr>
              <w:t xml:space="preserve"> for win size</w:t>
            </w:r>
          </w:p>
        </w:tc>
        <w:tc>
          <w:tcPr>
            <w:tcW w:w="992" w:type="dxa"/>
          </w:tcPr>
          <w:p w:rsidR="00BB5206" w:rsidRPr="000F4FCD" w:rsidRDefault="006F5716" w:rsidP="00AC1440">
            <w:pPr>
              <w:rPr>
                <w:sz w:val="18"/>
              </w:rPr>
            </w:pPr>
            <w:r>
              <w:rPr>
                <w:sz w:val="18"/>
              </w:rPr>
              <w:t>various</w:t>
            </w:r>
          </w:p>
        </w:tc>
        <w:tc>
          <w:tcPr>
            <w:tcW w:w="2386" w:type="dxa"/>
          </w:tcPr>
          <w:p w:rsidR="00BB5206" w:rsidRDefault="006F5716" w:rsidP="00AC1440">
            <w:pPr>
              <w:rPr>
                <w:sz w:val="18"/>
              </w:rPr>
            </w:pPr>
            <w:r w:rsidRPr="006F5716">
              <w:rPr>
                <w:sz w:val="18"/>
              </w:rPr>
              <w:t>Therefore, botanical maps have been gathered, where the field survey was based on the framework of the National Biodiversity Monitoring System</w:t>
            </w:r>
          </w:p>
          <w:p w:rsidR="006F5716" w:rsidRDefault="006F5716" w:rsidP="00AC1440">
            <w:pPr>
              <w:rPr>
                <w:sz w:val="18"/>
              </w:rPr>
            </w:pPr>
          </w:p>
          <w:p w:rsidR="006F5716" w:rsidRPr="000F4FCD" w:rsidRDefault="006F5716" w:rsidP="00AC1440">
            <w:pPr>
              <w:rPr>
                <w:sz w:val="18"/>
              </w:rPr>
            </w:pPr>
            <w:r w:rsidRPr="006F5716">
              <w:rPr>
                <w:sz w:val="18"/>
              </w:rPr>
              <w:t>Nevertheless, it has to be mentioned, that the ancillary data have been acquired in different time from the image dataset, and this brings some additional uncertainties into the image interpretation procedure</w:t>
            </w: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BB5206" w:rsidRPr="000F4FCD" w:rsidRDefault="00BB5206" w:rsidP="00AC1440">
            <w:pPr>
              <w:rPr>
                <w:sz w:val="18"/>
              </w:rPr>
            </w:pPr>
            <w:r>
              <w:rPr>
                <w:sz w:val="18"/>
              </w:rPr>
              <w:t>Map veg types, variable and complex veg composition</w:t>
            </w:r>
          </w:p>
        </w:tc>
        <w:tc>
          <w:tcPr>
            <w:tcW w:w="1357" w:type="dxa"/>
          </w:tcPr>
          <w:p w:rsidR="00BB5206" w:rsidRPr="000F4FCD" w:rsidRDefault="00BB5206" w:rsidP="00AC1440">
            <w:pPr>
              <w:rPr>
                <w:sz w:val="18"/>
              </w:rPr>
            </w:pPr>
            <w:r>
              <w:rPr>
                <w:sz w:val="18"/>
              </w:rPr>
              <w:t>229km2 – single image (winter and summer)</w:t>
            </w:r>
          </w:p>
        </w:tc>
        <w:tc>
          <w:tcPr>
            <w:tcW w:w="1419" w:type="dxa"/>
          </w:tcPr>
          <w:p w:rsidR="00BB5206" w:rsidRPr="000F4FCD" w:rsidRDefault="00BB5206" w:rsidP="00AC1440">
            <w:pPr>
              <w:rPr>
                <w:sz w:val="18"/>
              </w:rPr>
            </w:pPr>
            <w:proofErr w:type="spellStart"/>
            <w:r>
              <w:rPr>
                <w:sz w:val="18"/>
              </w:rPr>
              <w:t>Ikonos</w:t>
            </w:r>
            <w:proofErr w:type="spellEnd"/>
          </w:p>
        </w:tc>
        <w:tc>
          <w:tcPr>
            <w:tcW w:w="1579" w:type="dxa"/>
          </w:tcPr>
          <w:p w:rsidR="00BB5206" w:rsidRPr="000F4FCD" w:rsidRDefault="00BB5206" w:rsidP="00AC1440">
            <w:pPr>
              <w:rPr>
                <w:sz w:val="18"/>
              </w:rPr>
            </w:pPr>
            <w:r>
              <w:rPr>
                <w:sz w:val="18"/>
              </w:rPr>
              <w:t>NDVI only? - 15 class</w:t>
            </w:r>
          </w:p>
        </w:tc>
        <w:tc>
          <w:tcPr>
            <w:tcW w:w="992" w:type="dxa"/>
          </w:tcPr>
          <w:p w:rsidR="00BB5206" w:rsidRPr="000F4FCD" w:rsidRDefault="00DB3EA6" w:rsidP="00AC1440">
            <w:pPr>
              <w:rPr>
                <w:sz w:val="18"/>
              </w:rPr>
            </w:pPr>
            <w:r w:rsidRPr="00DB3EA6">
              <w:rPr>
                <w:sz w:val="18"/>
              </w:rPr>
              <w:t>February 2001 and September 2002)</w:t>
            </w:r>
          </w:p>
        </w:tc>
        <w:tc>
          <w:tcPr>
            <w:tcW w:w="2386" w:type="dxa"/>
          </w:tcPr>
          <w:p w:rsidR="00BB5206" w:rsidRPr="000F4FCD" w:rsidRDefault="00CC521D" w:rsidP="00AC1440">
            <w:pPr>
              <w:rPr>
                <w:sz w:val="18"/>
              </w:rPr>
            </w:pPr>
            <w:r w:rsidRPr="00CC521D">
              <w:rPr>
                <w:sz w:val="18"/>
              </w:rPr>
              <w:t>sufficient ground data and a copy of the original Phase 1 Habitat Survey of the study area for comparative purposes</w:t>
            </w:r>
          </w:p>
        </w:tc>
        <w:tc>
          <w:tcPr>
            <w:tcW w:w="4025" w:type="dxa"/>
          </w:tcPr>
          <w:p w:rsidR="00BB5206" w:rsidRDefault="00CC521D" w:rsidP="00AC1440">
            <w:pPr>
              <w:rPr>
                <w:sz w:val="18"/>
              </w:rPr>
            </w:pPr>
            <w:r w:rsidRPr="00CC521D">
              <w:rPr>
                <w:sz w:val="18"/>
              </w:rPr>
              <w:t>Ground reference data (vegetation type) were recorded during three survey campaigns, in agreement with the time of the image recording, March 2002 (one year later than acquisition, b</w:t>
            </w:r>
            <w:r>
              <w:rPr>
                <w:sz w:val="18"/>
              </w:rPr>
              <w:t xml:space="preserve">ut at the same time of year) </w:t>
            </w:r>
          </w:p>
          <w:p w:rsidR="00CC521D" w:rsidRDefault="00CC521D" w:rsidP="00AC1440">
            <w:pPr>
              <w:rPr>
                <w:sz w:val="18"/>
              </w:rPr>
            </w:pPr>
            <w:r w:rsidRPr="00CC521D">
              <w:rPr>
                <w:sz w:val="18"/>
              </w:rPr>
              <w:t xml:space="preserve">Sample points, consisting of a 3D coordinate and the vegetation type attribute, were recorded at least every 2 m for nine different </w:t>
            </w:r>
            <w:proofErr w:type="spellStart"/>
            <w:r w:rsidRPr="00CC521D">
              <w:rPr>
                <w:sz w:val="18"/>
              </w:rPr>
              <w:t>geographica</w:t>
            </w:r>
            <w:proofErr w:type="spellEnd"/>
            <w:r>
              <w:rPr>
                <w:sz w:val="18"/>
              </w:rPr>
              <w:t xml:space="preserve"> transect areas (100 m × 50 m) </w:t>
            </w:r>
          </w:p>
          <w:p w:rsidR="00CC521D" w:rsidRPr="000F4FCD" w:rsidRDefault="00CC521D" w:rsidP="00AC1440">
            <w:pPr>
              <w:rPr>
                <w:sz w:val="18"/>
              </w:rPr>
            </w:pPr>
            <w:r>
              <w:rPr>
                <w:sz w:val="18"/>
              </w:rPr>
              <w:t>= 9*(100</w:t>
            </w:r>
            <w:r w:rsidR="006E5C2A">
              <w:rPr>
                <w:sz w:val="18"/>
              </w:rPr>
              <w:t>+50)/2 ~ 700</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BB5206" w:rsidRPr="000F4FCD" w:rsidRDefault="00BB5206" w:rsidP="00AC1440">
            <w:pPr>
              <w:rPr>
                <w:sz w:val="18"/>
              </w:rPr>
            </w:pPr>
            <w:r>
              <w:rPr>
                <w:sz w:val="18"/>
              </w:rPr>
              <w:t>Map invasive tree in rangeland</w:t>
            </w:r>
          </w:p>
        </w:tc>
        <w:tc>
          <w:tcPr>
            <w:tcW w:w="1357" w:type="dxa"/>
          </w:tcPr>
          <w:p w:rsidR="00BB5206" w:rsidRPr="000F4FCD" w:rsidRDefault="00BB5206" w:rsidP="00AC1440">
            <w:pPr>
              <w:rPr>
                <w:sz w:val="18"/>
              </w:rPr>
            </w:pPr>
            <w:r>
              <w:rPr>
                <w:sz w:val="18"/>
              </w:rPr>
              <w:t>800km2</w:t>
            </w:r>
          </w:p>
        </w:tc>
        <w:tc>
          <w:tcPr>
            <w:tcW w:w="1419" w:type="dxa"/>
          </w:tcPr>
          <w:p w:rsidR="00BB5206" w:rsidRPr="000F4FCD" w:rsidRDefault="00BB5206" w:rsidP="00AC1440">
            <w:pPr>
              <w:rPr>
                <w:sz w:val="18"/>
              </w:rPr>
            </w:pPr>
            <w:r>
              <w:rPr>
                <w:sz w:val="18"/>
              </w:rPr>
              <w:t>Aerial 4 band 1m</w:t>
            </w:r>
          </w:p>
        </w:tc>
        <w:tc>
          <w:tcPr>
            <w:tcW w:w="1579" w:type="dxa"/>
          </w:tcPr>
          <w:p w:rsidR="00BB5206" w:rsidRPr="000F4FCD" w:rsidRDefault="00BB5206" w:rsidP="00AC1440">
            <w:pPr>
              <w:rPr>
                <w:sz w:val="18"/>
              </w:rPr>
            </w:pPr>
            <w:r>
              <w:rPr>
                <w:sz w:val="18"/>
              </w:rPr>
              <w:t>?</w:t>
            </w:r>
          </w:p>
        </w:tc>
        <w:tc>
          <w:tcPr>
            <w:tcW w:w="992" w:type="dxa"/>
          </w:tcPr>
          <w:p w:rsidR="004C47DA" w:rsidRPr="004C47DA" w:rsidRDefault="004C47DA" w:rsidP="004C47DA">
            <w:pPr>
              <w:rPr>
                <w:sz w:val="18"/>
              </w:rPr>
            </w:pPr>
            <w:r w:rsidRPr="004C47DA">
              <w:rPr>
                <w:sz w:val="18"/>
              </w:rPr>
              <w:t xml:space="preserve">The 1-m image consisted of a composite of aerial images obtained by the NRCS </w:t>
            </w:r>
            <w:r w:rsidRPr="004C47DA">
              <w:rPr>
                <w:sz w:val="18"/>
              </w:rPr>
              <w:lastRenderedPageBreak/>
              <w:t>during 26–27</w:t>
            </w:r>
          </w:p>
          <w:p w:rsidR="00BB5206" w:rsidRPr="000F4FCD" w:rsidRDefault="004C47DA" w:rsidP="004C47DA">
            <w:pPr>
              <w:rPr>
                <w:sz w:val="18"/>
              </w:rPr>
            </w:pPr>
            <w:r w:rsidRPr="004C47DA">
              <w:rPr>
                <w:sz w:val="18"/>
              </w:rPr>
              <w:t>September 2008</w:t>
            </w:r>
          </w:p>
        </w:tc>
        <w:tc>
          <w:tcPr>
            <w:tcW w:w="2386" w:type="dxa"/>
          </w:tcPr>
          <w:p w:rsidR="00BB5206" w:rsidRPr="000F4FCD" w:rsidRDefault="004C47DA" w:rsidP="00AC1440">
            <w:pPr>
              <w:rPr>
                <w:sz w:val="18"/>
              </w:rPr>
            </w:pPr>
            <w:r w:rsidRPr="004C47DA">
              <w:rPr>
                <w:sz w:val="18"/>
              </w:rPr>
              <w:lastRenderedPageBreak/>
              <w:t>Land cover training classes used in Feature Analyst were created by manually</w:t>
            </w:r>
            <w:r>
              <w:rPr>
                <w:sz w:val="18"/>
              </w:rPr>
              <w:t xml:space="preserve"> </w:t>
            </w:r>
            <w:r w:rsidRPr="004C47DA">
              <w:rPr>
                <w:sz w:val="18"/>
              </w:rPr>
              <w:t>digitizing 50 polygons of each land cover type at identified locations on the images and on the ground.</w:t>
            </w:r>
          </w:p>
        </w:tc>
        <w:tc>
          <w:tcPr>
            <w:tcW w:w="4025" w:type="dxa"/>
          </w:tcPr>
          <w:p w:rsidR="00BB5206" w:rsidRDefault="004C47DA" w:rsidP="00AC1440">
            <w:pPr>
              <w:rPr>
                <w:sz w:val="18"/>
              </w:rPr>
            </w:pPr>
            <w:r w:rsidRPr="004C47DA">
              <w:rPr>
                <w:sz w:val="18"/>
              </w:rPr>
              <w:t>For the accuracy assessment, 500 ground verification (i.e., “ground-</w:t>
            </w:r>
            <w:proofErr w:type="spellStart"/>
            <w:r w:rsidRPr="004C47DA">
              <w:rPr>
                <w:sz w:val="18"/>
              </w:rPr>
              <w:t>truthing</w:t>
            </w:r>
            <w:proofErr w:type="spellEnd"/>
            <w:r w:rsidRPr="004C47DA">
              <w:rPr>
                <w:sz w:val="18"/>
              </w:rPr>
              <w:t>”) points were randomly generated on the images using the “create random points” function in ArcGIS. The verification points were then identified on the ground</w:t>
            </w:r>
          </w:p>
          <w:p w:rsidR="00962677" w:rsidRPr="000F4FCD" w:rsidRDefault="00962677" w:rsidP="00AC1440">
            <w:pPr>
              <w:rPr>
                <w:sz w:val="18"/>
              </w:rPr>
            </w:pPr>
            <w:r w:rsidRPr="00962677">
              <w:rPr>
                <w:sz w:val="18"/>
              </w:rPr>
              <w:t>At each ground-</w:t>
            </w:r>
            <w:proofErr w:type="spellStart"/>
            <w:r w:rsidRPr="00962677">
              <w:rPr>
                <w:sz w:val="18"/>
              </w:rPr>
              <w:t>truthing</w:t>
            </w:r>
            <w:proofErr w:type="spellEnd"/>
            <w:r w:rsidRPr="00962677">
              <w:rPr>
                <w:sz w:val="18"/>
              </w:rPr>
              <w:t xml:space="preserve"> location, land cover classes within a 1-m radius for the 1-m image and</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BB5206" w:rsidRPr="000F4FCD" w:rsidRDefault="00BB5206" w:rsidP="00AC1440">
            <w:pPr>
              <w:rPr>
                <w:sz w:val="18"/>
              </w:rPr>
            </w:pPr>
            <w:r>
              <w:rPr>
                <w:sz w:val="18"/>
              </w:rPr>
              <w:t xml:space="preserve">Map tree species in </w:t>
            </w:r>
            <w:proofErr w:type="spellStart"/>
            <w:r>
              <w:rPr>
                <w:sz w:val="18"/>
              </w:rPr>
              <w:t>agri</w:t>
            </w:r>
            <w:proofErr w:type="spellEnd"/>
            <w:r>
              <w:rPr>
                <w:sz w:val="18"/>
              </w:rPr>
              <w:t xml:space="preserve"> and natural land</w:t>
            </w:r>
          </w:p>
        </w:tc>
        <w:tc>
          <w:tcPr>
            <w:tcW w:w="1357" w:type="dxa"/>
          </w:tcPr>
          <w:p w:rsidR="00BB5206" w:rsidRPr="000F4FCD" w:rsidRDefault="00BB5206" w:rsidP="00AC1440">
            <w:pPr>
              <w:rPr>
                <w:sz w:val="18"/>
              </w:rPr>
            </w:pPr>
            <w:r>
              <w:rPr>
                <w:sz w:val="18"/>
              </w:rPr>
              <w:t>489.63km2 – 14 scenes</w:t>
            </w:r>
          </w:p>
        </w:tc>
        <w:tc>
          <w:tcPr>
            <w:tcW w:w="1419" w:type="dxa"/>
          </w:tcPr>
          <w:p w:rsidR="00BB5206" w:rsidRPr="000F4FCD" w:rsidRDefault="00BB5206" w:rsidP="00AC1440">
            <w:pPr>
              <w:rPr>
                <w:sz w:val="18"/>
              </w:rPr>
            </w:pPr>
            <w:r>
              <w:rPr>
                <w:sz w:val="18"/>
              </w:rPr>
              <w:t>WV2 – 8band, 0.5m</w:t>
            </w:r>
          </w:p>
        </w:tc>
        <w:tc>
          <w:tcPr>
            <w:tcW w:w="1579" w:type="dxa"/>
          </w:tcPr>
          <w:p w:rsidR="00BB5206" w:rsidRPr="000F4FCD" w:rsidRDefault="00BB5206" w:rsidP="00AC1440">
            <w:pPr>
              <w:rPr>
                <w:sz w:val="18"/>
              </w:rPr>
            </w:pPr>
            <w:r w:rsidRPr="00BB51A6">
              <w:rPr>
                <w:sz w:val="18"/>
              </w:rPr>
              <w:t>shadow index, GLCM texture, NDVI veg index</w:t>
            </w:r>
            <w:r>
              <w:rPr>
                <w:sz w:val="18"/>
              </w:rPr>
              <w:t xml:space="preserve"> – 15 tree </w:t>
            </w:r>
            <w:proofErr w:type="spellStart"/>
            <w:r>
              <w:rPr>
                <w:sz w:val="18"/>
              </w:rPr>
              <w:t>specie</w:t>
            </w:r>
            <w:proofErr w:type="spellEnd"/>
            <w:r>
              <w:rPr>
                <w:sz w:val="18"/>
              </w:rPr>
              <w:t xml:space="preserve"> classes</w:t>
            </w:r>
          </w:p>
        </w:tc>
        <w:tc>
          <w:tcPr>
            <w:tcW w:w="992" w:type="dxa"/>
          </w:tcPr>
          <w:p w:rsidR="00B51255" w:rsidRPr="00B51255" w:rsidRDefault="00B51255" w:rsidP="00B51255">
            <w:pPr>
              <w:rPr>
                <w:sz w:val="18"/>
              </w:rPr>
            </w:pPr>
            <w:r w:rsidRPr="00B51255">
              <w:rPr>
                <w:sz w:val="18"/>
              </w:rPr>
              <w:t>Fourteen cloud free WV2 scenes were acquired to cover the study area from 11 June to 10 July 2011.</w:t>
            </w:r>
          </w:p>
          <w:p w:rsidR="00BB5206" w:rsidRPr="000F4FCD" w:rsidRDefault="00B51255" w:rsidP="00B51255">
            <w:pPr>
              <w:rPr>
                <w:sz w:val="18"/>
              </w:rPr>
            </w:pPr>
            <w:r w:rsidRPr="00B51255">
              <w:rPr>
                <w:sz w:val="18"/>
              </w:rPr>
              <w:t>Table</w:t>
            </w:r>
          </w:p>
        </w:tc>
        <w:tc>
          <w:tcPr>
            <w:tcW w:w="2386" w:type="dxa"/>
          </w:tcPr>
          <w:p w:rsidR="00BB5206" w:rsidRPr="000F4FCD" w:rsidRDefault="000E11A0" w:rsidP="00AC1440">
            <w:pPr>
              <w:rPr>
                <w:sz w:val="18"/>
              </w:rPr>
            </w:pPr>
            <w:r w:rsidRPr="000E11A0">
              <w:rPr>
                <w:sz w:val="18"/>
              </w:rPr>
              <w:t>This data include the tree species name and their location (longitude, latitude, and altitude). A fieldwork carried out between June 19- July 20, 2013</w:t>
            </w:r>
          </w:p>
        </w:tc>
        <w:tc>
          <w:tcPr>
            <w:tcW w:w="4025" w:type="dxa"/>
          </w:tcPr>
          <w:p w:rsidR="00BB5206" w:rsidRPr="000F4FCD" w:rsidRDefault="000E11A0" w:rsidP="000E11A0">
            <w:pPr>
              <w:rPr>
                <w:sz w:val="18"/>
              </w:rPr>
            </w:pPr>
            <w:r w:rsidRPr="000E11A0">
              <w:rPr>
                <w:sz w:val="18"/>
              </w:rPr>
              <w:t xml:space="preserve">Prior to the fieldwork, false </w:t>
            </w:r>
            <w:proofErr w:type="spellStart"/>
            <w:r w:rsidRPr="000E11A0">
              <w:rPr>
                <w:sz w:val="18"/>
              </w:rPr>
              <w:t>color</w:t>
            </w:r>
            <w:proofErr w:type="spellEnd"/>
            <w:r w:rsidRPr="000E11A0">
              <w:rPr>
                <w:sz w:val="18"/>
              </w:rPr>
              <w:t xml:space="preserve"> composite images WV2 were brought to the field to directly locate and delineate tree species on the images for later use of determining training and validation (Table 1). A</w:t>
            </w:r>
            <w:r>
              <w:rPr>
                <w:sz w:val="18"/>
              </w:rPr>
              <w:t xml:space="preserve">.  In total </w:t>
            </w:r>
            <w:r w:rsidRPr="000E11A0">
              <w:rPr>
                <w:sz w:val="18"/>
              </w:rPr>
              <w:t xml:space="preserve">931 </w:t>
            </w:r>
            <w:r>
              <w:rPr>
                <w:sz w:val="18"/>
              </w:rPr>
              <w:t>training points and 474 validation point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206" w:rsidRPr="000F4FCD" w:rsidRDefault="00BB5206" w:rsidP="00AC1440">
            <w:pPr>
              <w:rPr>
                <w:sz w:val="18"/>
              </w:rPr>
            </w:pPr>
            <w:r>
              <w:rPr>
                <w:sz w:val="18"/>
              </w:rPr>
              <w:t xml:space="preserve">Mapping </w:t>
            </w:r>
            <w:proofErr w:type="spellStart"/>
            <w:r>
              <w:rPr>
                <w:sz w:val="18"/>
              </w:rPr>
              <w:t>saltmatsh</w:t>
            </w:r>
            <w:proofErr w:type="spellEnd"/>
            <w:r>
              <w:rPr>
                <w:sz w:val="18"/>
              </w:rPr>
              <w:t xml:space="preserve"> plants against herbaceous cover</w:t>
            </w:r>
          </w:p>
        </w:tc>
        <w:tc>
          <w:tcPr>
            <w:tcW w:w="1357" w:type="dxa"/>
          </w:tcPr>
          <w:p w:rsidR="00BB5206" w:rsidRPr="000F4FCD" w:rsidRDefault="00BB5206" w:rsidP="00AC1440">
            <w:pPr>
              <w:rPr>
                <w:sz w:val="18"/>
              </w:rPr>
            </w:pPr>
            <w:r>
              <w:rPr>
                <w:sz w:val="18"/>
              </w:rPr>
              <w:t xml:space="preserve">Approx. 400km2 – single </w:t>
            </w:r>
            <w:proofErr w:type="spellStart"/>
            <w:r>
              <w:rPr>
                <w:sz w:val="18"/>
              </w:rPr>
              <w:t>im</w:t>
            </w:r>
            <w:proofErr w:type="spellEnd"/>
          </w:p>
        </w:tc>
        <w:tc>
          <w:tcPr>
            <w:tcW w:w="1419" w:type="dxa"/>
          </w:tcPr>
          <w:p w:rsidR="00BB5206" w:rsidRPr="000F4FCD" w:rsidRDefault="00BB5206" w:rsidP="00AC1440">
            <w:pPr>
              <w:rPr>
                <w:sz w:val="18"/>
              </w:rPr>
            </w:pPr>
            <w:proofErr w:type="spellStart"/>
            <w:r>
              <w:rPr>
                <w:sz w:val="18"/>
              </w:rPr>
              <w:t>Quickbird</w:t>
            </w:r>
            <w:proofErr w:type="spellEnd"/>
            <w:r>
              <w:rPr>
                <w:sz w:val="18"/>
              </w:rPr>
              <w:t xml:space="preserve"> 4 band MS 0.61m/pixel</w:t>
            </w:r>
          </w:p>
        </w:tc>
        <w:tc>
          <w:tcPr>
            <w:tcW w:w="1579" w:type="dxa"/>
          </w:tcPr>
          <w:p w:rsidR="00BB5206" w:rsidRPr="000F4FCD" w:rsidRDefault="00BB5206" w:rsidP="00AC1440">
            <w:pPr>
              <w:rPr>
                <w:sz w:val="18"/>
              </w:rPr>
            </w:pPr>
            <w:r>
              <w:rPr>
                <w:sz w:val="18"/>
              </w:rPr>
              <w:t>3 class</w:t>
            </w:r>
          </w:p>
        </w:tc>
        <w:tc>
          <w:tcPr>
            <w:tcW w:w="992" w:type="dxa"/>
          </w:tcPr>
          <w:p w:rsidR="00BB5206" w:rsidRPr="000F4FCD" w:rsidRDefault="00F64AC8" w:rsidP="00AC1440">
            <w:pPr>
              <w:rPr>
                <w:sz w:val="18"/>
              </w:rPr>
            </w:pPr>
            <w:r w:rsidRPr="00F64AC8">
              <w:rPr>
                <w:sz w:val="18"/>
              </w:rPr>
              <w:t>10 May 2006</w:t>
            </w:r>
          </w:p>
        </w:tc>
        <w:tc>
          <w:tcPr>
            <w:tcW w:w="2386" w:type="dxa"/>
          </w:tcPr>
          <w:p w:rsidR="00F64AC8" w:rsidRPr="00F64AC8" w:rsidRDefault="00F64AC8" w:rsidP="00F64AC8">
            <w:pPr>
              <w:rPr>
                <w:sz w:val="18"/>
              </w:rPr>
            </w:pPr>
            <w:r w:rsidRPr="00F64AC8">
              <w:rPr>
                <w:sz w:val="18"/>
              </w:rPr>
              <w:t>The reference data used for classification were collected at random</w:t>
            </w:r>
          </w:p>
          <w:p w:rsidR="00BB5206" w:rsidRPr="000F4FCD" w:rsidRDefault="00F64AC8" w:rsidP="00F64AC8">
            <w:pPr>
              <w:rPr>
                <w:sz w:val="18"/>
              </w:rPr>
            </w:pPr>
            <w:r w:rsidRPr="00F64AC8">
              <w:rPr>
                <w:sz w:val="18"/>
              </w:rPr>
              <w:t>between April and November in 2006</w:t>
            </w:r>
          </w:p>
        </w:tc>
        <w:tc>
          <w:tcPr>
            <w:tcW w:w="4025" w:type="dxa"/>
          </w:tcPr>
          <w:p w:rsidR="00BB5206" w:rsidRDefault="00F37F43" w:rsidP="00AC1440">
            <w:pPr>
              <w:rPr>
                <w:sz w:val="18"/>
              </w:rPr>
            </w:pPr>
            <w:r w:rsidRPr="00F37F43">
              <w:rPr>
                <w:sz w:val="18"/>
              </w:rPr>
              <w:t xml:space="preserve">When the field investigation was performed, a portable Global Position System (GPS) was used to locate the target ground objects such as plant </w:t>
            </w:r>
            <w:proofErr w:type="spellStart"/>
            <w:r w:rsidRPr="00F37F43">
              <w:rPr>
                <w:sz w:val="18"/>
              </w:rPr>
              <w:t>patches</w:t>
            </w:r>
            <w:proofErr w:type="gramStart"/>
            <w:r w:rsidRPr="00F37F43">
              <w:rPr>
                <w:sz w:val="18"/>
              </w:rPr>
              <w:t>,mudflats</w:t>
            </w:r>
            <w:proofErr w:type="spellEnd"/>
            <w:proofErr w:type="gramEnd"/>
            <w:r w:rsidRPr="00F37F43">
              <w:rPr>
                <w:sz w:val="18"/>
              </w:rPr>
              <w:t xml:space="preserve">, pools and tidal creeks. To help localization, geo-referenced </w:t>
            </w:r>
            <w:proofErr w:type="spellStart"/>
            <w:r w:rsidRPr="00F37F43">
              <w:rPr>
                <w:sz w:val="18"/>
              </w:rPr>
              <w:t>color</w:t>
            </w:r>
            <w:proofErr w:type="spellEnd"/>
            <w:r w:rsidRPr="00F37F43">
              <w:rPr>
                <w:sz w:val="18"/>
              </w:rPr>
              <w:t xml:space="preserve"> maps of </w:t>
            </w:r>
            <w:proofErr w:type="spellStart"/>
            <w:r w:rsidRPr="00F37F43">
              <w:rPr>
                <w:sz w:val="18"/>
              </w:rPr>
              <w:t>QuickBird</w:t>
            </w:r>
            <w:proofErr w:type="spellEnd"/>
            <w:r w:rsidRPr="00F37F43">
              <w:rPr>
                <w:sz w:val="18"/>
              </w:rPr>
              <w:t xml:space="preserve"> images were printed beforehand and then taken with the investigators for field checks. Some</w:t>
            </w:r>
          </w:p>
          <w:p w:rsidR="000D4BBA" w:rsidRDefault="000D4BBA" w:rsidP="00AC1440">
            <w:pPr>
              <w:rPr>
                <w:sz w:val="18"/>
              </w:rPr>
            </w:pPr>
            <w:proofErr w:type="spellStart"/>
            <w:r w:rsidRPr="000D4BBA">
              <w:rPr>
                <w:sz w:val="18"/>
              </w:rPr>
              <w:t>ecause</w:t>
            </w:r>
            <w:proofErr w:type="spellEnd"/>
            <w:r w:rsidRPr="000D4BBA">
              <w:rPr>
                <w:sz w:val="18"/>
              </w:rPr>
              <w:t xml:space="preserve"> our study area is relatively small and the three targeted classes are readily distinguished visually during early summer or mid-autumn, a subset that occupies half of the area of the </w:t>
            </w:r>
            <w:proofErr w:type="spellStart"/>
            <w:r w:rsidRPr="000D4BBA">
              <w:rPr>
                <w:sz w:val="18"/>
              </w:rPr>
              <w:t>imagewas</w:t>
            </w:r>
            <w:proofErr w:type="spellEnd"/>
            <w:r w:rsidRPr="000D4BBA">
              <w:rPr>
                <w:sz w:val="18"/>
              </w:rPr>
              <w:t xml:space="preserve"> interpreted manually to stand for actual classes and the classification evaluation was based on the interpreted subse</w:t>
            </w:r>
            <w:r w:rsidR="00D279EE">
              <w:rPr>
                <w:sz w:val="18"/>
              </w:rPr>
              <w:t>t</w:t>
            </w:r>
          </w:p>
          <w:p w:rsidR="00D279EE" w:rsidRPr="000F4FCD" w:rsidRDefault="00D279EE" w:rsidP="00AC1440">
            <w:pPr>
              <w:rPr>
                <w:sz w:val="18"/>
              </w:rPr>
            </w:pPr>
            <w:r>
              <w:rPr>
                <w:sz w:val="18"/>
              </w:rPr>
              <w:t>[exact number of plots not mentioned]</w:t>
            </w:r>
          </w:p>
        </w:tc>
      </w:tr>
      <w:tr w:rsidR="00BB5206" w:rsidTr="0093557E">
        <w:trPr>
          <w:trHeight w:val="223"/>
        </w:trPr>
        <w:tc>
          <w:tcPr>
            <w:tcW w:w="1396" w:type="dxa"/>
          </w:tcPr>
          <w:p w:rsidR="00BB5206" w:rsidRPr="000F4FCD" w:rsidRDefault="00BB5206" w:rsidP="00AC1440">
            <w:pPr>
              <w:rPr>
                <w:sz w:val="18"/>
              </w:rPr>
            </w:pPr>
          </w:p>
        </w:tc>
        <w:tc>
          <w:tcPr>
            <w:tcW w:w="1392" w:type="dxa"/>
          </w:tcPr>
          <w:p w:rsidR="00BB5206" w:rsidRPr="000F4FCD" w:rsidRDefault="00BB5206" w:rsidP="00AC1440">
            <w:pPr>
              <w:rPr>
                <w:sz w:val="18"/>
              </w:rPr>
            </w:pPr>
          </w:p>
        </w:tc>
        <w:tc>
          <w:tcPr>
            <w:tcW w:w="1357" w:type="dxa"/>
          </w:tcPr>
          <w:p w:rsidR="00BB5206" w:rsidRPr="000F4FCD" w:rsidRDefault="00BB5206" w:rsidP="00AC1440">
            <w:pPr>
              <w:jc w:val="center"/>
              <w:rPr>
                <w:sz w:val="18"/>
              </w:rPr>
            </w:pPr>
          </w:p>
        </w:tc>
        <w:tc>
          <w:tcPr>
            <w:tcW w:w="1419" w:type="dxa"/>
          </w:tcPr>
          <w:p w:rsidR="00BB5206" w:rsidRPr="000F4FCD" w:rsidRDefault="00BB5206" w:rsidP="00AC1440">
            <w:pPr>
              <w:rPr>
                <w:sz w:val="18"/>
              </w:rPr>
            </w:pPr>
          </w:p>
        </w:tc>
        <w:tc>
          <w:tcPr>
            <w:tcW w:w="1579" w:type="dxa"/>
          </w:tcPr>
          <w:p w:rsidR="00BB5206" w:rsidRPr="000F4FCD" w:rsidRDefault="00BB5206" w:rsidP="00AC1440">
            <w:pPr>
              <w:rPr>
                <w:sz w:val="18"/>
              </w:rPr>
            </w:pP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bl>
    <w:p w:rsidR="00A32AE0" w:rsidRDefault="00A32AE0"/>
    <w:p w:rsidR="00A32AE0" w:rsidRDefault="00A32AE0"/>
    <w:p w:rsidR="00A32AE0" w:rsidRDefault="00A32AE0">
      <w:r>
        <w:t>Similar to above but on biomass estimation:</w:t>
      </w:r>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E83FA1" w:rsidTr="00AC1440">
        <w:trPr>
          <w:trHeight w:val="456"/>
        </w:trPr>
        <w:tc>
          <w:tcPr>
            <w:tcW w:w="1396" w:type="dxa"/>
          </w:tcPr>
          <w:p w:rsidR="00E83FA1" w:rsidRPr="000F4FCD" w:rsidRDefault="00E83FA1" w:rsidP="00AC1440">
            <w:pPr>
              <w:rPr>
                <w:b/>
              </w:rPr>
            </w:pPr>
            <w:r w:rsidRPr="000F4FCD">
              <w:rPr>
                <w:b/>
              </w:rPr>
              <w:lastRenderedPageBreak/>
              <w:t>Authors</w:t>
            </w:r>
          </w:p>
        </w:tc>
        <w:tc>
          <w:tcPr>
            <w:tcW w:w="1392" w:type="dxa"/>
          </w:tcPr>
          <w:p w:rsidR="00E83FA1" w:rsidRPr="000F4FCD" w:rsidRDefault="00E83FA1" w:rsidP="00AC1440">
            <w:pPr>
              <w:rPr>
                <w:b/>
              </w:rPr>
            </w:pPr>
            <w:r>
              <w:rPr>
                <w:b/>
              </w:rPr>
              <w:t>Description</w:t>
            </w:r>
          </w:p>
        </w:tc>
        <w:tc>
          <w:tcPr>
            <w:tcW w:w="1357" w:type="dxa"/>
          </w:tcPr>
          <w:p w:rsidR="00E83FA1" w:rsidRPr="000F4FCD" w:rsidRDefault="00E83FA1" w:rsidP="00AC1440">
            <w:pPr>
              <w:rPr>
                <w:b/>
              </w:rPr>
            </w:pPr>
            <w:r w:rsidRPr="000F4FCD">
              <w:rPr>
                <w:b/>
              </w:rPr>
              <w:t>Study Area</w:t>
            </w:r>
          </w:p>
        </w:tc>
        <w:tc>
          <w:tcPr>
            <w:tcW w:w="1419" w:type="dxa"/>
          </w:tcPr>
          <w:p w:rsidR="00E83FA1" w:rsidRPr="000F4FCD" w:rsidRDefault="00E83FA1" w:rsidP="00AC1440">
            <w:pPr>
              <w:rPr>
                <w:b/>
              </w:rPr>
            </w:pPr>
            <w:r>
              <w:rPr>
                <w:b/>
              </w:rPr>
              <w:t>Data</w:t>
            </w:r>
          </w:p>
        </w:tc>
        <w:tc>
          <w:tcPr>
            <w:tcW w:w="1579" w:type="dxa"/>
          </w:tcPr>
          <w:p w:rsidR="00E83FA1" w:rsidRPr="000F4FCD" w:rsidRDefault="00E83FA1" w:rsidP="00AC1440">
            <w:pPr>
              <w:rPr>
                <w:b/>
              </w:rPr>
            </w:pPr>
            <w:r w:rsidRPr="000F4FCD">
              <w:rPr>
                <w:b/>
              </w:rPr>
              <w:t>Features</w:t>
            </w:r>
            <w:r>
              <w:rPr>
                <w:b/>
              </w:rPr>
              <w:t>/Classes</w:t>
            </w:r>
          </w:p>
        </w:tc>
        <w:tc>
          <w:tcPr>
            <w:tcW w:w="992" w:type="dxa"/>
          </w:tcPr>
          <w:p w:rsidR="00E83FA1" w:rsidRPr="000F4FCD" w:rsidRDefault="00E83FA1" w:rsidP="00AC1440">
            <w:pPr>
              <w:rPr>
                <w:b/>
              </w:rPr>
            </w:pPr>
            <w:r>
              <w:rPr>
                <w:b/>
              </w:rPr>
              <w:t>Imagery Date</w:t>
            </w:r>
          </w:p>
        </w:tc>
        <w:tc>
          <w:tcPr>
            <w:tcW w:w="2386" w:type="dxa"/>
          </w:tcPr>
          <w:p w:rsidR="00E83FA1" w:rsidRPr="000F4FCD" w:rsidRDefault="00E83FA1" w:rsidP="00AC1440">
            <w:pPr>
              <w:rPr>
                <w:b/>
              </w:rPr>
            </w:pPr>
            <w:r>
              <w:rPr>
                <w:b/>
              </w:rPr>
              <w:t>Ground Truth Date</w:t>
            </w:r>
          </w:p>
        </w:tc>
        <w:tc>
          <w:tcPr>
            <w:tcW w:w="4025" w:type="dxa"/>
          </w:tcPr>
          <w:p w:rsidR="00E83FA1" w:rsidRPr="000F4FCD" w:rsidRDefault="00E83FA1" w:rsidP="00AC1440">
            <w:pPr>
              <w:rPr>
                <w:b/>
              </w:rPr>
            </w:pPr>
            <w:r>
              <w:rPr>
                <w:b/>
              </w:rPr>
              <w:t>Ground Truth Details</w:t>
            </w:r>
          </w:p>
        </w:tc>
      </w:tr>
      <w:tr w:rsidR="00E83FA1" w:rsidTr="00AC1440">
        <w:trPr>
          <w:trHeight w:val="223"/>
        </w:trPr>
        <w:tc>
          <w:tcPr>
            <w:tcW w:w="1396" w:type="dxa"/>
          </w:tcPr>
          <w:p w:rsidR="00E83FA1" w:rsidRPr="000F4FCD" w:rsidRDefault="00163179" w:rsidP="00AC1440">
            <w:pPr>
              <w:rPr>
                <w:sz w:val="18"/>
              </w:rPr>
            </w:pPr>
            <w:r>
              <w:rPr>
                <w:sz w:val="18"/>
              </w:rPr>
              <w:fldChar w:fldCharType="begin" w:fldLock="1"/>
            </w:r>
            <w:r w:rsidR="0018494D">
              <w:rPr>
                <w:sz w:val="18"/>
              </w:rPr>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mendeley" : { "formattedCitation" : "(Singh et al., 2014)", "plainTextFormattedCitation" : "(Singh et al., 2014)", "previouslyFormattedCitation" : "(Singh et al., 2014)" }, "properties" : { "noteIndex" : 0 }, "schema" : "https://github.com/citation-style-language/schema/raw/master/csl-citation.json" }</w:instrText>
            </w:r>
            <w:r>
              <w:rPr>
                <w:sz w:val="18"/>
              </w:rPr>
              <w:fldChar w:fldCharType="separate"/>
            </w:r>
            <w:r w:rsidRPr="00163179">
              <w:rPr>
                <w:noProof/>
                <w:sz w:val="18"/>
              </w:rPr>
              <w:t>(Singh et al., 2014)</w:t>
            </w:r>
            <w:r>
              <w:rPr>
                <w:sz w:val="18"/>
              </w:rPr>
              <w:fldChar w:fldCharType="end"/>
            </w:r>
          </w:p>
        </w:tc>
        <w:tc>
          <w:tcPr>
            <w:tcW w:w="1392" w:type="dxa"/>
          </w:tcPr>
          <w:p w:rsidR="00E83FA1" w:rsidRPr="000F4FCD" w:rsidRDefault="00163179" w:rsidP="00AC1440">
            <w:pPr>
              <w:rPr>
                <w:sz w:val="18"/>
              </w:rPr>
            </w:pPr>
            <w:r w:rsidRPr="00163179">
              <w:rPr>
                <w:sz w:val="18"/>
              </w:rPr>
              <w:t>in estimating the different forest types, their stand structure, and biomass dynamics in the context of an oil palm–tropical forest landscape</w:t>
            </w:r>
          </w:p>
        </w:tc>
        <w:tc>
          <w:tcPr>
            <w:tcW w:w="1357" w:type="dxa"/>
          </w:tcPr>
          <w:p w:rsidR="00E83FA1" w:rsidRPr="000F4FCD" w:rsidRDefault="00E83FA1" w:rsidP="00AC1440">
            <w:pPr>
              <w:rPr>
                <w:sz w:val="18"/>
              </w:rPr>
            </w:pPr>
          </w:p>
        </w:tc>
        <w:tc>
          <w:tcPr>
            <w:tcW w:w="1419" w:type="dxa"/>
          </w:tcPr>
          <w:p w:rsidR="00E83FA1" w:rsidRPr="000F4FCD" w:rsidRDefault="00163179" w:rsidP="00AC1440">
            <w:pPr>
              <w:rPr>
                <w:sz w:val="18"/>
              </w:rPr>
            </w:pPr>
            <w:r>
              <w:rPr>
                <w:sz w:val="18"/>
              </w:rPr>
              <w:t>SPOT</w:t>
            </w:r>
            <w:r w:rsidR="00BF3114">
              <w:rPr>
                <w:sz w:val="18"/>
              </w:rPr>
              <w:t xml:space="preserve"> </w:t>
            </w:r>
            <w:r w:rsidR="00BF3114" w:rsidRPr="00BF3114">
              <w:rPr>
                <w:sz w:val="18"/>
              </w:rPr>
              <w:t>five bands, including one panchromatic band with 5 m spatial</w:t>
            </w:r>
          </w:p>
        </w:tc>
        <w:tc>
          <w:tcPr>
            <w:tcW w:w="1579" w:type="dxa"/>
          </w:tcPr>
          <w:p w:rsidR="00E83FA1" w:rsidRDefault="00BF3114" w:rsidP="00AC1440">
            <w:pPr>
              <w:rPr>
                <w:sz w:val="18"/>
              </w:rPr>
            </w:pPr>
            <w:r w:rsidRPr="00BF3114">
              <w:rPr>
                <w:sz w:val="18"/>
              </w:rPr>
              <w:t>Fourier-based textural ordination (FOTO) 2.3.1.</w:t>
            </w:r>
          </w:p>
          <w:p w:rsidR="000F14CD" w:rsidRDefault="000F14CD" w:rsidP="00AC1440">
            <w:pPr>
              <w:rPr>
                <w:sz w:val="18"/>
              </w:rPr>
            </w:pPr>
          </w:p>
          <w:p w:rsidR="000F14CD" w:rsidRPr="000F4FCD" w:rsidRDefault="000F14CD" w:rsidP="00AC1440">
            <w:pPr>
              <w:rPr>
                <w:sz w:val="18"/>
              </w:rPr>
            </w:pPr>
            <w:r>
              <w:rPr>
                <w:sz w:val="18"/>
              </w:rPr>
              <w:t>Linear regression</w:t>
            </w: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163179" w:rsidRPr="00163179" w:rsidRDefault="00163179" w:rsidP="00163179">
            <w:pPr>
              <w:rPr>
                <w:sz w:val="18"/>
              </w:rPr>
            </w:pPr>
            <w:r w:rsidRPr="00163179">
              <w:rPr>
                <w:sz w:val="18"/>
              </w:rPr>
              <w:t>This study made use of the 193 vegetation plots designated previously as part of the</w:t>
            </w:r>
          </w:p>
          <w:p w:rsidR="00E83FA1" w:rsidRDefault="00163179" w:rsidP="00163179">
            <w:pPr>
              <w:rPr>
                <w:sz w:val="18"/>
              </w:rPr>
            </w:pPr>
            <w:r w:rsidRPr="00163179">
              <w:rPr>
                <w:sz w:val="18"/>
              </w:rPr>
              <w:t>SAFE project. These plots, which were established using the RAINFOR protocols (see RAINFOR 2012 for more details), measure 25 m × 25 m and are distributed across all different land-use types including primary forest, various stages of degradation and logging, and OP plantations (SAFE 2011).</w:t>
            </w:r>
          </w:p>
          <w:p w:rsidR="00163179" w:rsidRPr="000F4FCD" w:rsidRDefault="00163179" w:rsidP="00163179">
            <w:pPr>
              <w:rPr>
                <w:sz w:val="18"/>
              </w:rPr>
            </w:pPr>
            <w:r>
              <w:rPr>
                <w:sz w:val="18"/>
              </w:rPr>
              <w:t xml:space="preserve">Riparian: </w:t>
            </w:r>
            <w:r w:rsidRPr="00163179">
              <w:rPr>
                <w:sz w:val="18"/>
              </w:rPr>
              <w:t>Three spatially distributed riparian zones were selected per land-use type. In each of the riparian zones, an additional six plots were set up 3–5 m from the river, with the 50 m side running parallel to the river. Thus, a total of 18 plots were created for each land- use type</w:t>
            </w:r>
          </w:p>
        </w:tc>
      </w:tr>
      <w:tr w:rsidR="00E83FA1" w:rsidTr="00AC1440">
        <w:trPr>
          <w:trHeight w:val="223"/>
        </w:trPr>
        <w:tc>
          <w:tcPr>
            <w:tcW w:w="1396" w:type="dxa"/>
          </w:tcPr>
          <w:p w:rsidR="00E83FA1" w:rsidRPr="000F4FCD" w:rsidRDefault="0018494D" w:rsidP="00AC1440">
            <w:pPr>
              <w:rPr>
                <w:sz w:val="18"/>
              </w:rPr>
            </w:pPr>
            <w:r>
              <w:rPr>
                <w:sz w:val="18"/>
              </w:rPr>
              <w:fldChar w:fldCharType="begin" w:fldLock="1"/>
            </w:r>
            <w:r w:rsidR="000D2531">
              <w:rPr>
                <w:sz w:val="18"/>
              </w:rPr>
              <w:instrText>ADDIN CSL_CITATION { "citationItems" : [ { "id" : "ITEM-1", "itemData" : { "DOI" : "10.1016/j.rse.2007.01.009", "ISSN" : "00344257", "abstract" : "Predicting structural organization and biomass of tropical forest from remote sensing observation constitutes a great challenge. We assessed the potential of Fourier-based textural ordination (FOTO) to estimate mangrove forest biomass from very high resolution (VHR) IKONOS images. The FOTO method computes texture indices of canopy grain by performing a standardized principal component analysis (PCA) on the Fourier spectra obtained for image windows of adequate size. For two distinct study sites in French Guiana, FOTO indices derived from a 1\u00a0m panchromatic channel were able to consistently capture the whole gradient of canopy grain observed from the youngest to decaying stages of mangrove development, without requiring any intersite image correction. In addition, a multiple linear regression based on the three main textural indices yielded accurate predictions of mangrove total aboveground biomass. Since FOTO indices did not saturate for high biomass values, predictions were furthermore unbiased, even for levels above 450\u00a0t of dry matter per hectare. Maps of canopy texture (with RGB coding) and biomass were then produced over 8000\u00a0ha of unexplored, low accessibility mangrove. Applying the FOTO method to the 4\u00a0m near-infrared channel yielded acceptable results with some limitations for characterization of juvenile mangrove types. We finally discuss the influence of technical aspects pertaining to VHR images and to FOTO implementation (especially the size of the window used to compute Fourier spectra) and we evoke the interesting prospect of broad regional validity offered by the method to characterize high biomass tropical forest from standardized measures of canopy grain. \u00a9 2007 Elsevier Inc. All rights reserved.", "author" : [ { "dropping-particle" : "", "family" : "Proisy", "given" : "Christophe", "non-dropping-particle" : "", "parse-names" : false, "suffix" : "" }, { "dropping-particle" : "", "family" : "Couteron", "given" : "Pierre", "non-dropping-particle" : "", "parse-names" : false, "suffix" : "" }, { "dropping-particle" : "", "family" : "Fromard", "given" : "Fran\u00e7ois", "non-dropping-particle" : "", "parse-names" : false, "suffix" : "" } ], "container-title" : "Remote Sensing of Environment", "id" : "ITEM-1", "issue" : "3", "issued" : { "date-parts" : [ [ "2007", "8" ] ] }, "note" : "Reference as eg of texture with vhr. successful for biomass", "page" : "379-392", "title" : "Predicting and mapping mangrove biomass from canopy grain analysis using Fourier-based textural ordination of IKONOS images", "type" : "article-journal", "volume" : "109" }, "uris" : [ "http://www.mendeley.com/documents/?uuid=e40c9d7b-448f-4dc9-869c-30e68bb8e619" ] } ], "mendeley" : { "formattedCitation" : "(Proisy et al., 2007)", "plainTextFormattedCitation" : "(Proisy et al., 2007)", "previouslyFormattedCitation" : "(Proisy et al., 2007)" }, "properties" : { "noteIndex" : 0 }, "schema" : "https://github.com/citation-style-language/schema/raw/master/csl-citation.json" }</w:instrText>
            </w:r>
            <w:r>
              <w:rPr>
                <w:sz w:val="18"/>
              </w:rPr>
              <w:fldChar w:fldCharType="separate"/>
            </w:r>
            <w:r w:rsidRPr="0018494D">
              <w:rPr>
                <w:noProof/>
                <w:sz w:val="18"/>
              </w:rPr>
              <w:t>(Proisy et al., 2007)</w:t>
            </w:r>
            <w:r>
              <w:rPr>
                <w:sz w:val="18"/>
              </w:rPr>
              <w:fldChar w:fldCharType="end"/>
            </w:r>
          </w:p>
        </w:tc>
        <w:tc>
          <w:tcPr>
            <w:tcW w:w="1392" w:type="dxa"/>
          </w:tcPr>
          <w:p w:rsidR="0018494D" w:rsidRPr="0018494D" w:rsidRDefault="0018494D" w:rsidP="0018494D">
            <w:pPr>
              <w:rPr>
                <w:sz w:val="18"/>
              </w:rPr>
            </w:pPr>
            <w:r w:rsidRPr="0018494D">
              <w:rPr>
                <w:sz w:val="18"/>
              </w:rPr>
              <w:t>.We assessed the</w:t>
            </w:r>
          </w:p>
          <w:p w:rsidR="00E83FA1" w:rsidRPr="000F4FCD" w:rsidRDefault="0018494D" w:rsidP="0018494D">
            <w:pPr>
              <w:rPr>
                <w:sz w:val="18"/>
              </w:rPr>
            </w:pPr>
            <w:r w:rsidRPr="0018494D">
              <w:rPr>
                <w:sz w:val="18"/>
              </w:rPr>
              <w:t>potential of Fourier-based textural ordination (FOTO) to estimate mangrove forest biomass from very high resolution (VHR) IKONOS image</w:t>
            </w:r>
          </w:p>
        </w:tc>
        <w:tc>
          <w:tcPr>
            <w:tcW w:w="1357" w:type="dxa"/>
          </w:tcPr>
          <w:p w:rsidR="00DE7AA5" w:rsidRPr="00DE7AA5" w:rsidRDefault="00DE7AA5" w:rsidP="00DE7AA5">
            <w:pPr>
              <w:rPr>
                <w:sz w:val="18"/>
              </w:rPr>
            </w:pPr>
            <w:r w:rsidRPr="00DE7AA5">
              <w:rPr>
                <w:sz w:val="18"/>
              </w:rPr>
              <w:t>The study sites, named Kaw (4° 45′ N, 52°5′ W) and</w:t>
            </w:r>
          </w:p>
          <w:p w:rsidR="00DE7AA5" w:rsidRPr="00DE7AA5" w:rsidRDefault="00DE7AA5" w:rsidP="00DE7AA5">
            <w:pPr>
              <w:rPr>
                <w:sz w:val="18"/>
              </w:rPr>
            </w:pPr>
            <w:proofErr w:type="spellStart"/>
            <w:r w:rsidRPr="00DE7AA5">
              <w:rPr>
                <w:sz w:val="18"/>
              </w:rPr>
              <w:t>Sinnamary</w:t>
            </w:r>
            <w:proofErr w:type="spellEnd"/>
            <w:r w:rsidRPr="00DE7AA5">
              <w:rPr>
                <w:sz w:val="18"/>
              </w:rPr>
              <w:t xml:space="preserve"> (5°26′ N, 53°02′ W) measure 3 km×12 km and 4 km×11 km, </w:t>
            </w:r>
            <w:proofErr w:type="spellStart"/>
            <w:r w:rsidRPr="00DE7AA5">
              <w:rPr>
                <w:sz w:val="18"/>
              </w:rPr>
              <w:t>respectivelyThe</w:t>
            </w:r>
            <w:proofErr w:type="spellEnd"/>
            <w:r w:rsidRPr="00DE7AA5">
              <w:rPr>
                <w:sz w:val="18"/>
              </w:rPr>
              <w:t xml:space="preserve"> study sites, named Kaw (4° 45′ N, 52°5′ W) and</w:t>
            </w:r>
          </w:p>
          <w:p w:rsidR="00E83FA1" w:rsidRPr="000F4FCD" w:rsidRDefault="00DE7AA5" w:rsidP="00DE7AA5">
            <w:pPr>
              <w:rPr>
                <w:sz w:val="18"/>
              </w:rPr>
            </w:pPr>
            <w:proofErr w:type="spellStart"/>
            <w:r w:rsidRPr="00DE7AA5">
              <w:rPr>
                <w:sz w:val="18"/>
              </w:rPr>
              <w:t>Sinnamary</w:t>
            </w:r>
            <w:proofErr w:type="spellEnd"/>
            <w:r w:rsidRPr="00DE7AA5">
              <w:rPr>
                <w:sz w:val="18"/>
              </w:rPr>
              <w:t xml:space="preserve"> (5°26′ N, 53°02′ W) measure 3 km×12 km and 4 km×11 km, respectively</w:t>
            </w:r>
          </w:p>
        </w:tc>
        <w:tc>
          <w:tcPr>
            <w:tcW w:w="1419" w:type="dxa"/>
          </w:tcPr>
          <w:p w:rsidR="00E83FA1" w:rsidRPr="000F4FCD" w:rsidRDefault="00E83FA1" w:rsidP="00AC1440">
            <w:pPr>
              <w:rPr>
                <w:sz w:val="18"/>
              </w:rPr>
            </w:pPr>
          </w:p>
        </w:tc>
        <w:tc>
          <w:tcPr>
            <w:tcW w:w="1579" w:type="dxa"/>
          </w:tcPr>
          <w:p w:rsidR="00E83FA1" w:rsidRPr="000F4FCD" w:rsidRDefault="0018494D" w:rsidP="00AC1440">
            <w:pPr>
              <w:rPr>
                <w:sz w:val="18"/>
              </w:rPr>
            </w:pPr>
            <w:r>
              <w:rPr>
                <w:sz w:val="18"/>
              </w:rPr>
              <w:t xml:space="preserve">Multiple </w:t>
            </w:r>
            <w:proofErr w:type="spellStart"/>
            <w:r>
              <w:rPr>
                <w:sz w:val="18"/>
              </w:rPr>
              <w:t>lin</w:t>
            </w:r>
            <w:proofErr w:type="spellEnd"/>
            <w:r>
              <w:rPr>
                <w:sz w:val="18"/>
              </w:rPr>
              <w:t xml:space="preserve"> regression</w:t>
            </w:r>
          </w:p>
        </w:tc>
        <w:tc>
          <w:tcPr>
            <w:tcW w:w="992" w:type="dxa"/>
          </w:tcPr>
          <w:p w:rsidR="00E83FA1" w:rsidRPr="000F4FCD" w:rsidRDefault="00093C92" w:rsidP="00AC1440">
            <w:pPr>
              <w:rPr>
                <w:sz w:val="18"/>
              </w:rPr>
            </w:pPr>
            <w:r>
              <w:rPr>
                <w:sz w:val="18"/>
              </w:rPr>
              <w:t>2001/ 2003</w:t>
            </w:r>
          </w:p>
        </w:tc>
        <w:tc>
          <w:tcPr>
            <w:tcW w:w="2386" w:type="dxa"/>
          </w:tcPr>
          <w:p w:rsidR="00E83FA1" w:rsidRDefault="008807D3" w:rsidP="00AC1440">
            <w:pPr>
              <w:rPr>
                <w:sz w:val="18"/>
              </w:rPr>
            </w:pPr>
            <w:r w:rsidRPr="008807D3">
              <w:rPr>
                <w:sz w:val="18"/>
              </w:rPr>
              <w:t xml:space="preserve">Field measure- </w:t>
            </w:r>
            <w:proofErr w:type="spellStart"/>
            <w:r w:rsidRPr="008807D3">
              <w:rPr>
                <w:sz w:val="18"/>
              </w:rPr>
              <w:t>ments</w:t>
            </w:r>
            <w:proofErr w:type="spellEnd"/>
            <w:r w:rsidRPr="008807D3">
              <w:rPr>
                <w:sz w:val="18"/>
              </w:rPr>
              <w:t xml:space="preserve"> were carried out from 2002 to 2005.</w:t>
            </w:r>
          </w:p>
          <w:p w:rsidR="00093C92" w:rsidRDefault="00093C92" w:rsidP="00AC1440">
            <w:pPr>
              <w:rPr>
                <w:sz w:val="18"/>
              </w:rPr>
            </w:pPr>
          </w:p>
          <w:p w:rsidR="00093C92" w:rsidRPr="00093C92" w:rsidRDefault="00093C92" w:rsidP="00093C92">
            <w:pPr>
              <w:rPr>
                <w:sz w:val="18"/>
              </w:rPr>
            </w:pPr>
            <w:r w:rsidRPr="00093C92">
              <w:rPr>
                <w:sz w:val="18"/>
              </w:rPr>
              <w:t>The problems of linking ground and remotely sensed data are</w:t>
            </w:r>
          </w:p>
          <w:p w:rsidR="00093C92" w:rsidRPr="000F4FCD" w:rsidRDefault="00093C92" w:rsidP="00093C92">
            <w:pPr>
              <w:rPr>
                <w:sz w:val="18"/>
              </w:rPr>
            </w:pPr>
            <w:proofErr w:type="gramStart"/>
            <w:r w:rsidRPr="00093C92">
              <w:rPr>
                <w:sz w:val="18"/>
              </w:rPr>
              <w:t>numerous</w:t>
            </w:r>
            <w:proofErr w:type="gramEnd"/>
            <w:r w:rsidRPr="00093C92">
              <w:rPr>
                <w:sz w:val="18"/>
              </w:rPr>
              <w:t xml:space="preserve">. The timing of ground data collection rarely </w:t>
            </w:r>
            <w:proofErr w:type="spellStart"/>
            <w:r w:rsidRPr="00093C92">
              <w:rPr>
                <w:sz w:val="18"/>
              </w:rPr>
              <w:t>corre</w:t>
            </w:r>
            <w:proofErr w:type="spellEnd"/>
            <w:r w:rsidRPr="00093C92">
              <w:rPr>
                <w:sz w:val="18"/>
              </w:rPr>
              <w:t xml:space="preserve">- </w:t>
            </w:r>
            <w:proofErr w:type="spellStart"/>
            <w:r w:rsidRPr="00093C92">
              <w:rPr>
                <w:sz w:val="18"/>
              </w:rPr>
              <w:t>sponds</w:t>
            </w:r>
            <w:proofErr w:type="spellEnd"/>
            <w:r w:rsidRPr="00093C92">
              <w:rPr>
                <w:sz w:val="18"/>
              </w:rPr>
              <w:t xml:space="preserve"> with that for the image acquisition. In our case, forest ground truth observations were conducted from 2002 to 2005 (Table 1) and the IKONOS images were acquired in 2001 and 2003. Although</w:t>
            </w:r>
          </w:p>
        </w:tc>
        <w:tc>
          <w:tcPr>
            <w:tcW w:w="4025" w:type="dxa"/>
          </w:tcPr>
          <w:p w:rsidR="00E83FA1" w:rsidRDefault="008807D3" w:rsidP="00AC1440">
            <w:pPr>
              <w:rPr>
                <w:sz w:val="18"/>
              </w:rPr>
            </w:pPr>
            <w:r w:rsidRPr="008807D3">
              <w:rPr>
                <w:sz w:val="18"/>
              </w:rPr>
              <w:t>Data were collected within areas ranging from 200 m2 for young stages with a high density of trees to 1 ha for mature and decaying lower density areas. The final forest dataset is composed of 16 and 10 plots for Kaw an</w:t>
            </w:r>
            <w:r>
              <w:rPr>
                <w:sz w:val="18"/>
              </w:rPr>
              <w:t xml:space="preserve">d </w:t>
            </w:r>
            <w:proofErr w:type="spellStart"/>
            <w:r>
              <w:rPr>
                <w:sz w:val="18"/>
              </w:rPr>
              <w:t>Sinnamary</w:t>
            </w:r>
            <w:proofErr w:type="spellEnd"/>
            <w:r>
              <w:rPr>
                <w:sz w:val="18"/>
              </w:rPr>
              <w:t xml:space="preserve">, respectively </w:t>
            </w:r>
          </w:p>
          <w:p w:rsidR="008807D3" w:rsidRDefault="008807D3" w:rsidP="00AC1440">
            <w:pPr>
              <w:rPr>
                <w:sz w:val="18"/>
              </w:rPr>
            </w:pPr>
          </w:p>
          <w:p w:rsidR="008807D3" w:rsidRDefault="005D2CE9" w:rsidP="00AC1440">
            <w:pPr>
              <w:rPr>
                <w:sz w:val="18"/>
              </w:rPr>
            </w:pPr>
            <w:r>
              <w:rPr>
                <w:sz w:val="18"/>
              </w:rPr>
              <w:t xml:space="preserve">They use a growth model to account for year differences </w:t>
            </w:r>
            <w:proofErr w:type="spellStart"/>
            <w:r>
              <w:rPr>
                <w:sz w:val="18"/>
              </w:rPr>
              <w:t>betw</w:t>
            </w:r>
            <w:proofErr w:type="spellEnd"/>
            <w:r>
              <w:rPr>
                <w:sz w:val="18"/>
              </w:rPr>
              <w:t xml:space="preserve"> image and </w:t>
            </w:r>
            <w:proofErr w:type="spellStart"/>
            <w:r>
              <w:rPr>
                <w:sz w:val="18"/>
              </w:rPr>
              <w:t>gt</w:t>
            </w:r>
            <w:proofErr w:type="spellEnd"/>
          </w:p>
          <w:p w:rsidR="005D2CE9" w:rsidRDefault="005D2CE9" w:rsidP="00AC1440">
            <w:pPr>
              <w:rPr>
                <w:sz w:val="18"/>
              </w:rPr>
            </w:pPr>
          </w:p>
          <w:p w:rsidR="005D2CE9" w:rsidRPr="000F4FCD" w:rsidRDefault="005D2CE9" w:rsidP="00AC1440">
            <w:pPr>
              <w:rPr>
                <w:sz w:val="18"/>
              </w:rPr>
            </w:pPr>
          </w:p>
        </w:tc>
      </w:tr>
      <w:tr w:rsidR="00E83FA1" w:rsidTr="00AC1440">
        <w:trPr>
          <w:trHeight w:val="223"/>
        </w:trPr>
        <w:tc>
          <w:tcPr>
            <w:tcW w:w="1396" w:type="dxa"/>
          </w:tcPr>
          <w:p w:rsidR="00E83FA1" w:rsidRPr="000F4FCD" w:rsidRDefault="000D2531" w:rsidP="00AC1440">
            <w:pPr>
              <w:rPr>
                <w:sz w:val="18"/>
              </w:rPr>
            </w:pPr>
            <w:r>
              <w:rPr>
                <w:sz w:val="18"/>
              </w:rPr>
              <w:fldChar w:fldCharType="begin" w:fldLock="1"/>
            </w:r>
            <w:r w:rsidR="008A56B9">
              <w:rPr>
                <w:sz w:val="18"/>
              </w:rPr>
              <w:instrText>ADDIN CSL_CITATION { "citationItems" : [ { "id" : "ITEM-1", "itemData" : { "author" : [ { "dropping-particle" : "", "family" : "Bastin", "given" : "Author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Bogaert", "given" : "Jan", "non-dropping-particle" : "", "parse-names" : false, "suffix" : "" }, { "dropping-particle" : "De", "family" : "Canni\u00e8re", "given" : "Charles", "non-dropping-particle" : "", "parse-names" : false, "suffix" : "" }, { "dropping-particle" : "", "family" : "Bastin", "given" :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Shapiro", "given" : "Aur\u00e9lie", "non-dropping-particle" : "", "parse-names" : false, "suffix" : "" } ], "container-title" : "Ecological Society of America", "id" : "ITEM-1", "issue" : "8", "issued" : { "date-parts" : [ [ "2014" ] ] }, "page" : "1984-2001", "title" : "Aboveground biomass mapping of African forest mosaics using canopy texture analysis: toward a regional approach", "type" : "article-journal", "volume" : "24" }, "uris" : [ "http://www.mendeley.com/documents/?uuid=6a93a510-1281-4530-a1ca-5205035ca3df" ] } ], "mendeley" : { "formattedCitation" : "(Bastin et al., 2014)", "plainTextFormattedCitation" : "(Bastin et al., 2014)", "previouslyFormattedCitation" : "(Bastin et al., 2014)" }, "properties" : { "noteIndex" : 0 }, "schema" : "https://github.com/citation-style-language/schema/raw/master/csl-citation.json" }</w:instrText>
            </w:r>
            <w:r>
              <w:rPr>
                <w:sz w:val="18"/>
              </w:rPr>
              <w:fldChar w:fldCharType="separate"/>
            </w:r>
            <w:r w:rsidRPr="000D2531">
              <w:rPr>
                <w:noProof/>
                <w:sz w:val="18"/>
              </w:rPr>
              <w:t>(Bastin et al., 2014)</w:t>
            </w:r>
            <w:r>
              <w:rPr>
                <w:sz w:val="18"/>
              </w:rPr>
              <w:fldChar w:fldCharType="end"/>
            </w:r>
          </w:p>
        </w:tc>
        <w:tc>
          <w:tcPr>
            <w:tcW w:w="1392" w:type="dxa"/>
          </w:tcPr>
          <w:p w:rsidR="00E83FA1" w:rsidRPr="000F4FCD" w:rsidRDefault="003F2AC8" w:rsidP="00AC1440">
            <w:pPr>
              <w:rPr>
                <w:sz w:val="18"/>
              </w:rPr>
            </w:pPr>
            <w:r>
              <w:rPr>
                <w:sz w:val="18"/>
              </w:rPr>
              <w:t>Also FOTO but across large area</w:t>
            </w:r>
          </w:p>
        </w:tc>
        <w:tc>
          <w:tcPr>
            <w:tcW w:w="1357" w:type="dxa"/>
          </w:tcPr>
          <w:p w:rsidR="00E83FA1" w:rsidRPr="000F4FCD" w:rsidRDefault="000D2531" w:rsidP="00AC1440">
            <w:pPr>
              <w:rPr>
                <w:sz w:val="18"/>
              </w:rPr>
            </w:pPr>
            <w:r>
              <w:rPr>
                <w:sz w:val="18"/>
              </w:rPr>
              <w:t>400km2</w:t>
            </w: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A4FB9" w:rsidP="00EA4FB9">
            <w:pPr>
              <w:rPr>
                <w:sz w:val="18"/>
              </w:rPr>
            </w:pPr>
            <w:proofErr w:type="spellStart"/>
            <w:r>
              <w:rPr>
                <w:sz w:val="18"/>
              </w:rPr>
              <w:t>GeoEye</w:t>
            </w:r>
            <w:proofErr w:type="spellEnd"/>
            <w:r>
              <w:rPr>
                <w:sz w:val="18"/>
              </w:rPr>
              <w:t xml:space="preserve"> Jan 2012 and </w:t>
            </w:r>
            <w:proofErr w:type="spellStart"/>
            <w:r>
              <w:rPr>
                <w:sz w:val="18"/>
              </w:rPr>
              <w:lastRenderedPageBreak/>
              <w:t>Quickbird</w:t>
            </w:r>
            <w:proofErr w:type="spellEnd"/>
            <w:r>
              <w:rPr>
                <w:sz w:val="18"/>
              </w:rPr>
              <w:t xml:space="preserve"> July 2012</w:t>
            </w:r>
          </w:p>
        </w:tc>
        <w:tc>
          <w:tcPr>
            <w:tcW w:w="2386" w:type="dxa"/>
          </w:tcPr>
          <w:p w:rsidR="00E83FA1" w:rsidRPr="000F4FCD" w:rsidRDefault="00BD7FDA" w:rsidP="00AC1440">
            <w:pPr>
              <w:rPr>
                <w:sz w:val="18"/>
              </w:rPr>
            </w:pPr>
            <w:r>
              <w:rPr>
                <w:sz w:val="18"/>
              </w:rPr>
              <w:lastRenderedPageBreak/>
              <w:t>~Same time as imagery</w:t>
            </w:r>
            <w:r w:rsidR="004944E9">
              <w:rPr>
                <w:sz w:val="18"/>
              </w:rPr>
              <w:t xml:space="preserve"> 2011 and 2012</w:t>
            </w:r>
          </w:p>
        </w:tc>
        <w:tc>
          <w:tcPr>
            <w:tcW w:w="4025" w:type="dxa"/>
          </w:tcPr>
          <w:p w:rsidR="00E83FA1" w:rsidRDefault="00D32BD1" w:rsidP="00AC1440">
            <w:pPr>
              <w:rPr>
                <w:sz w:val="18"/>
              </w:rPr>
            </w:pPr>
            <w:r>
              <w:rPr>
                <w:sz w:val="18"/>
              </w:rPr>
              <w:t>26 plots of 1ha each</w:t>
            </w:r>
            <w:r w:rsidR="00F14DA7">
              <w:rPr>
                <w:sz w:val="18"/>
              </w:rPr>
              <w:t xml:space="preserve"> – randomly located</w:t>
            </w:r>
          </w:p>
          <w:p w:rsidR="00D22B25" w:rsidRDefault="00D22B25" w:rsidP="00AC1440">
            <w:pPr>
              <w:rPr>
                <w:sz w:val="18"/>
              </w:rPr>
            </w:pPr>
          </w:p>
          <w:p w:rsidR="00D22B25" w:rsidRPr="000F4FCD" w:rsidRDefault="00D22B25" w:rsidP="00AC1440">
            <w:pPr>
              <w:rPr>
                <w:sz w:val="18"/>
              </w:rPr>
            </w:pPr>
            <w:r>
              <w:rPr>
                <w:sz w:val="18"/>
              </w:rPr>
              <w:lastRenderedPageBreak/>
              <w:t>Multiple windows within each plot are used as far as I can tell to give something like (100/25^2)*26 = 16*26 = 416 data points!</w:t>
            </w:r>
          </w:p>
        </w:tc>
      </w:tr>
      <w:tr w:rsidR="00E83FA1" w:rsidTr="00AC1440">
        <w:trPr>
          <w:trHeight w:val="223"/>
        </w:trPr>
        <w:tc>
          <w:tcPr>
            <w:tcW w:w="1396" w:type="dxa"/>
          </w:tcPr>
          <w:p w:rsidR="00E83FA1" w:rsidRPr="000F4FCD" w:rsidRDefault="008A56B9" w:rsidP="00AC1440">
            <w:pPr>
              <w:rPr>
                <w:sz w:val="18"/>
              </w:rPr>
            </w:pPr>
            <w:r>
              <w:rPr>
                <w:sz w:val="18"/>
              </w:rPr>
              <w:fldChar w:fldCharType="begin" w:fldLock="1"/>
            </w:r>
            <w:r>
              <w:rPr>
                <w:sz w:val="18"/>
              </w:rPr>
              <w:instrText>ADDIN CSL_CITATION { "citationItems" : [ { "id" : "ITEM-1", "itemData" : { "DOI" : "10.5721/EuJRS20154814", "author" : [ { "dropping-particle" : "", "family" : "Maack", "given" : "Joachim", "non-dropping-particle" : "", "parse-names" : false, "suffix" : "" }, { "dropping-particle" : "", "family" : "Kattenborn", "given" : "Teja", "non-dropping-particle" : "", "parse-names" : false, "suffix" : "" }, { "dropping-particle" : "", "family" : "Fassnacht", "given" : "Fabian Ewald", "non-dropping-particle" : "", "parse-names" : false, "suffix" : "" }, { "dropping-particle" : "", "family" : "En\u00dfle", "given" : "Fabian", "non-dropping-particle" : "", "parse-names" : false, "suffix" : "" } ], "id" : "ITEM-1", "issued" : { "date-parts" : [ [ "2015" ] ] }, "page" : "245-261", "title" : "Modeling forest biomass using Very-High-Resolution data - Combining textural , spectral and photogrammetric predictors derived from spaceborne stereo images", "type" : "article-journal" }, "uris" : [ "http://www.mendeley.com/documents/?uuid=7c952adc-20b8-459e-8c6c-ee22406e8b37" ] } ], "mendeley" : { "formattedCitation" : "(Maack et al., 2015)", "plainTextFormattedCitation" : "(Maack et al., 2015)" }, "properties" : { "noteIndex" : 0 }, "schema" : "https://github.com/citation-style-language/schema/raw/master/csl-citation.json" }</w:instrText>
            </w:r>
            <w:r>
              <w:rPr>
                <w:sz w:val="18"/>
              </w:rPr>
              <w:fldChar w:fldCharType="separate"/>
            </w:r>
            <w:r w:rsidRPr="008A56B9">
              <w:rPr>
                <w:noProof/>
                <w:sz w:val="18"/>
              </w:rPr>
              <w:t>(Maack et al., 2015)</w:t>
            </w:r>
            <w:r>
              <w:rPr>
                <w:sz w:val="18"/>
              </w:rPr>
              <w:fldChar w:fldCharType="end"/>
            </w: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7E4BE9" w:rsidP="00AC1440">
            <w:pPr>
              <w:rPr>
                <w:sz w:val="18"/>
              </w:rPr>
            </w:pPr>
            <w:proofErr w:type="spellStart"/>
            <w:r w:rsidRPr="007E4BE9">
              <w:rPr>
                <w:sz w:val="18"/>
              </w:rPr>
              <w:t>Pléiades</w:t>
            </w:r>
            <w:proofErr w:type="spellEnd"/>
            <w:r w:rsidRPr="007E4BE9">
              <w:rPr>
                <w:sz w:val="18"/>
              </w:rPr>
              <w:t xml:space="preserve"> and Worl</w:t>
            </w:r>
            <w:bookmarkStart w:id="0" w:name="_GoBack"/>
            <w:bookmarkEnd w:id="0"/>
            <w:r w:rsidRPr="007E4BE9">
              <w:rPr>
                <w:sz w:val="18"/>
              </w:rPr>
              <w:t>dView-2</w:t>
            </w:r>
          </w:p>
        </w:tc>
        <w:tc>
          <w:tcPr>
            <w:tcW w:w="1579" w:type="dxa"/>
          </w:tcPr>
          <w:p w:rsidR="00E83FA1" w:rsidRPr="006F4737" w:rsidRDefault="00C64257" w:rsidP="00AC1440">
            <w:pPr>
              <w:rPr>
                <w:sz w:val="18"/>
              </w:rPr>
            </w:pPr>
            <w:r>
              <w:rPr>
                <w:sz w:val="18"/>
              </w:rPr>
              <w:t xml:space="preserve">Random forest regression with sophisticated features including derived plant height from stereo </w:t>
            </w:r>
            <w:proofErr w:type="spellStart"/>
            <w:r>
              <w:rPr>
                <w:sz w:val="18"/>
              </w:rPr>
              <w:t>ims</w:t>
            </w:r>
            <w:proofErr w:type="spellEnd"/>
            <w:r>
              <w:rPr>
                <w:sz w:val="18"/>
              </w:rPr>
              <w:t xml:space="preserve"> and </w:t>
            </w:r>
            <w:proofErr w:type="spellStart"/>
            <w:r>
              <w:rPr>
                <w:sz w:val="18"/>
              </w:rPr>
              <w:t>lidar</w:t>
            </w:r>
            <w:proofErr w:type="spellEnd"/>
            <w:r>
              <w:rPr>
                <w:sz w:val="18"/>
              </w:rPr>
              <w:t xml:space="preserve"> DTM</w:t>
            </w:r>
          </w:p>
        </w:tc>
        <w:tc>
          <w:tcPr>
            <w:tcW w:w="992" w:type="dxa"/>
          </w:tcPr>
          <w:p w:rsidR="00E83FA1" w:rsidRPr="000F4FCD" w:rsidRDefault="00E83FA1" w:rsidP="00AC1440">
            <w:pPr>
              <w:rPr>
                <w:sz w:val="18"/>
              </w:rPr>
            </w:pPr>
          </w:p>
        </w:tc>
        <w:tc>
          <w:tcPr>
            <w:tcW w:w="2386" w:type="dxa"/>
          </w:tcPr>
          <w:p w:rsidR="00E83FA1" w:rsidRDefault="008A56B9" w:rsidP="00AC1440">
            <w:pPr>
              <w:rPr>
                <w:sz w:val="18"/>
              </w:rPr>
            </w:pPr>
            <w:r>
              <w:rPr>
                <w:sz w:val="18"/>
              </w:rPr>
              <w:t xml:space="preserve">Site1: </w:t>
            </w:r>
            <w:r w:rsidRPr="008A56B9">
              <w:rPr>
                <w:sz w:val="18"/>
              </w:rPr>
              <w:t>mid-August and the beginning of September 2013</w:t>
            </w:r>
          </w:p>
          <w:p w:rsidR="008A56B9" w:rsidRPr="000F4FCD" w:rsidRDefault="008A56B9" w:rsidP="00AC1440">
            <w:pPr>
              <w:rPr>
                <w:sz w:val="18"/>
              </w:rPr>
            </w:pPr>
            <w:r>
              <w:rPr>
                <w:sz w:val="18"/>
              </w:rPr>
              <w:t xml:space="preserve">Site2: </w:t>
            </w:r>
            <w:r w:rsidRPr="008A56B9">
              <w:rPr>
                <w:sz w:val="18"/>
              </w:rPr>
              <w:t>January and March 2013</w:t>
            </w:r>
          </w:p>
        </w:tc>
        <w:tc>
          <w:tcPr>
            <w:tcW w:w="4025" w:type="dxa"/>
          </w:tcPr>
          <w:p w:rsidR="00E83FA1" w:rsidRDefault="00C64257" w:rsidP="00AC1440">
            <w:pPr>
              <w:rPr>
                <w:sz w:val="18"/>
              </w:rPr>
            </w:pPr>
            <w:r w:rsidRPr="00C64257">
              <w:rPr>
                <w:sz w:val="18"/>
              </w:rPr>
              <w:t>n=98 for Chile, n=101 for Germany, see</w:t>
            </w:r>
          </w:p>
          <w:p w:rsidR="00C64257" w:rsidRDefault="00C64257" w:rsidP="00AC1440">
            <w:pPr>
              <w:rPr>
                <w:sz w:val="18"/>
              </w:rPr>
            </w:pPr>
          </w:p>
          <w:p w:rsidR="00C64257" w:rsidRPr="000F4FCD" w:rsidRDefault="00C64257" w:rsidP="00AC1440">
            <w:pPr>
              <w:rPr>
                <w:sz w:val="18"/>
              </w:rPr>
            </w:pPr>
            <w:r w:rsidRPr="00C64257">
              <w:rPr>
                <w:sz w:val="18"/>
              </w:rPr>
              <w:t>The inventory design of the field plots followed an approach of concentric rings with radii of 2 m, 3 m, 6 m and 12 m. In each of these rings trees with a Diameter at Breast Height (DBH) exceeding 7 cm, 10 cm, 15 cm and 30 cm, respectively were measured</w:t>
            </w:r>
          </w:p>
        </w:tc>
      </w:tr>
      <w:tr w:rsidR="00E83FA1" w:rsidTr="00AC1440">
        <w:trPr>
          <w:trHeight w:val="23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pStyle w:val="NormalWeb"/>
              <w:ind w:left="480" w:hanging="480"/>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r w:rsidR="00E83FA1" w:rsidTr="00AC1440">
        <w:trPr>
          <w:trHeight w:val="223"/>
        </w:trPr>
        <w:tc>
          <w:tcPr>
            <w:tcW w:w="1396" w:type="dxa"/>
          </w:tcPr>
          <w:p w:rsidR="00E83FA1" w:rsidRPr="000F4FCD" w:rsidRDefault="00E83FA1" w:rsidP="00AC1440">
            <w:pPr>
              <w:rPr>
                <w:sz w:val="18"/>
              </w:rPr>
            </w:pPr>
          </w:p>
        </w:tc>
        <w:tc>
          <w:tcPr>
            <w:tcW w:w="1392" w:type="dxa"/>
          </w:tcPr>
          <w:p w:rsidR="00E83FA1" w:rsidRPr="000F4FCD" w:rsidRDefault="00E83FA1" w:rsidP="00AC1440">
            <w:pPr>
              <w:rPr>
                <w:sz w:val="18"/>
              </w:rPr>
            </w:pPr>
          </w:p>
        </w:tc>
        <w:tc>
          <w:tcPr>
            <w:tcW w:w="1357" w:type="dxa"/>
          </w:tcPr>
          <w:p w:rsidR="00E83FA1" w:rsidRPr="000F4FCD" w:rsidRDefault="00E83FA1" w:rsidP="00AC1440">
            <w:pPr>
              <w:jc w:val="center"/>
              <w:rPr>
                <w:sz w:val="18"/>
              </w:rPr>
            </w:pPr>
          </w:p>
        </w:tc>
        <w:tc>
          <w:tcPr>
            <w:tcW w:w="1419" w:type="dxa"/>
          </w:tcPr>
          <w:p w:rsidR="00E83FA1" w:rsidRPr="000F4FCD" w:rsidRDefault="00E83FA1" w:rsidP="00AC1440">
            <w:pPr>
              <w:rPr>
                <w:sz w:val="18"/>
              </w:rPr>
            </w:pPr>
          </w:p>
        </w:tc>
        <w:tc>
          <w:tcPr>
            <w:tcW w:w="1579" w:type="dxa"/>
          </w:tcPr>
          <w:p w:rsidR="00E83FA1" w:rsidRPr="000F4FCD" w:rsidRDefault="00E83FA1" w:rsidP="00AC1440">
            <w:pPr>
              <w:rPr>
                <w:sz w:val="18"/>
              </w:rPr>
            </w:pP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E83FA1" w:rsidRPr="000F4FCD" w:rsidRDefault="00E83FA1" w:rsidP="00AC1440">
            <w:pPr>
              <w:rPr>
                <w:sz w:val="18"/>
              </w:rPr>
            </w:pPr>
          </w:p>
        </w:tc>
      </w:tr>
    </w:tbl>
    <w:p w:rsidR="00E83FA1" w:rsidRDefault="00E83FA1"/>
    <w:p w:rsidR="004B1AAA" w:rsidRDefault="004B1AAA">
      <w:r>
        <w:br w:type="page"/>
      </w:r>
    </w:p>
    <w:p w:rsidR="00554CF8" w:rsidRDefault="00554CF8"/>
    <w:p w:rsidR="008A56B9" w:rsidRPr="008A56B9" w:rsidRDefault="00554CF8" w:rsidP="008A56B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56B9" w:rsidRPr="008A56B9">
        <w:rPr>
          <w:rFonts w:ascii="Calibri" w:hAnsi="Calibri" w:cs="Calibri"/>
          <w:noProof/>
          <w:szCs w:val="24"/>
        </w:rPr>
        <w:t>Bastin, A.J., Barbier, N., Couteron, P., Adams, B., Bogaert, J., Cannière, C. De, Bastin, J., Barbier, N., Couteron, P., Adams, B., Shapiro, A., 2014. Aboveground biomass mapping of African forest mosaics using canopy texture analysis: toward a regional approach. Ecological Society of America 24, 1984–200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actions on Geoscience and Remote Sensing 53, 5690–5708. doi:10.1109/TGRS.2015.242819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De Castro, A.I., Jurado-Expósito, M., Gómez-Casero, M.T., Gómez-Candón, D., Caballero-Novella, J.J., López-Granados, F., 2011. Evaluation of aerial and quickbird images for mapping cruciferous weeds, in: Precision Agriculture 2011 - Papers Presented at the 8th European Conference on Precision Agriculture 2011, ECPA 2011. pp. 245–255.</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Ghosh, A., Joshi, P.K., 2014. A comparison of selected classification algorithms for mapping bamboo patches in lower Gangetic plains using very high resolution WorldView 2 imagery. International Journal of Applied Earth Observation and Geoinformation 26, 298–311. doi:10.1016/j.jag.2013.08.01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Johansen, K., Coops, N.C., Gergel, S.E., Stange, Y., 2007. Application of high spatial resolution satellite imagery for riparian and forest ecosystem classification. Remote Sensing of Environment 110, 29–44. doi:10.1016/j.rse.2007.02.0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Kollár, S., Vekerdy, Z., Márkus, B., 2013. Aerial image classification for the mapping of riparian vegetation habitats. Acta Silvatica et Lignaria Hungarica 9, 119–133. doi:10.2478/aslh-2013-001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aack, J., Kattenborn, T., Fassnacht, F.E., Enßle, F., 2015. Modeling forest biomass using Very-High-Resolution data - Combining textural , spectral and photogrammetric predictors derived from spaceborne stereo images 245–261. doi:10.5721/EuJRS201548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ehner, H., Cutler, M., Fairbairn, D., Thompson, G., 2004. Remote sensing of upland vegetation: the potential of high spatial resolution satellite sensors. Global Ecology and Biogeography 13, 359–369. doi:10.1111/j.1466-822X.2004.00096.x</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irik, M., Ansley, R.J., 2012. Utility of Satellite and Aerial Images for Quantification of Canopy Cover and Infilling Rates of the Invasive Woody Species Honey Mesquite (Prosopis Glandulosa) on Rangeland. Remote Sensing 4, 1947–1962. doi:10.3390/rs407194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 xml:space="preserve">Mustafa, Y.T., Habeeb, H.N., 2014. Object based technique for delineating and mapping 15 tree species using VHR WorldView-2 imagery, in: Proc. SPIE. p. </w:t>
      </w:r>
      <w:r w:rsidRPr="008A56B9">
        <w:rPr>
          <w:rFonts w:ascii="Calibri" w:hAnsi="Calibri" w:cs="Calibri"/>
          <w:noProof/>
          <w:szCs w:val="24"/>
        </w:rPr>
        <w:lastRenderedPageBreak/>
        <w:t>92390G–92390G–13. doi:10.1117/12.206728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Ouyang, Z.-T., Zhang, M.-Q., Xie, X., Shen, Q., Guo, H.-Q., Zhao, B., 2011. A comparison of pixel-based and object-oriented approaches to VHR imagery for mapping saltmarsh plants. Ecological Informatics 6, 136–146. doi:10.1016/j.ecoinf.2011.01.002</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Proisy, C., Couteron, P., Fromard, F., 2007. Predicting and mapping mangrove biomass from canopy grain analysis using Fourier-based textural ordination of IKONOS images. Remote Sensing of Environment 109, 379–392. doi:10.1016/j.rse.2007.01.009</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rPr>
      </w:pPr>
      <w:r w:rsidRPr="008A56B9">
        <w:rPr>
          <w:rFonts w:ascii="Calibri" w:hAnsi="Calibri" w:cs="Calibri"/>
          <w:noProof/>
          <w:szCs w:val="24"/>
        </w:rPr>
        <w:t>Singh, M., Malhi, Y., Bhagwat, S., 2014. Biomass estimation of mixed forest landscape using a Fourier transform texture-based approach on very-high-resolution optical satellite imagery. International Journal of Remote Sensing 35, 3331–3349. doi:10.1080/01431161.2014.903441</w:t>
      </w:r>
    </w:p>
    <w:p w:rsidR="00554CF8" w:rsidRDefault="00554CF8">
      <w:r>
        <w:fldChar w:fldCharType="end"/>
      </w:r>
    </w:p>
    <w:sectPr w:rsidR="00554CF8" w:rsidSect="00B47DD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6485A"/>
    <w:multiLevelType w:val="hybridMultilevel"/>
    <w:tmpl w:val="BECE8C34"/>
    <w:lvl w:ilvl="0" w:tplc="A5400C42">
      <w:start w:val="63"/>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D62"/>
    <w:rsid w:val="00002569"/>
    <w:rsid w:val="0000614E"/>
    <w:rsid w:val="00023B39"/>
    <w:rsid w:val="00032AD9"/>
    <w:rsid w:val="00035C79"/>
    <w:rsid w:val="00037C52"/>
    <w:rsid w:val="00037DF2"/>
    <w:rsid w:val="00041075"/>
    <w:rsid w:val="00043847"/>
    <w:rsid w:val="00043B5D"/>
    <w:rsid w:val="00047BAC"/>
    <w:rsid w:val="000547C6"/>
    <w:rsid w:val="00055A37"/>
    <w:rsid w:val="00070CD0"/>
    <w:rsid w:val="000812FA"/>
    <w:rsid w:val="0008165C"/>
    <w:rsid w:val="00083CA3"/>
    <w:rsid w:val="0008612B"/>
    <w:rsid w:val="0009068A"/>
    <w:rsid w:val="000919F7"/>
    <w:rsid w:val="00093C92"/>
    <w:rsid w:val="00094357"/>
    <w:rsid w:val="000A0926"/>
    <w:rsid w:val="000A1221"/>
    <w:rsid w:val="000A35AD"/>
    <w:rsid w:val="000B6991"/>
    <w:rsid w:val="000B7D09"/>
    <w:rsid w:val="000C0872"/>
    <w:rsid w:val="000C0EF9"/>
    <w:rsid w:val="000C1FE0"/>
    <w:rsid w:val="000C2348"/>
    <w:rsid w:val="000C2FBC"/>
    <w:rsid w:val="000C6248"/>
    <w:rsid w:val="000D2531"/>
    <w:rsid w:val="000D319C"/>
    <w:rsid w:val="000D3C00"/>
    <w:rsid w:val="000D4BBA"/>
    <w:rsid w:val="000D541E"/>
    <w:rsid w:val="000D6DB1"/>
    <w:rsid w:val="000E11A0"/>
    <w:rsid w:val="000E38B7"/>
    <w:rsid w:val="000E4FF2"/>
    <w:rsid w:val="000E59A5"/>
    <w:rsid w:val="000F0596"/>
    <w:rsid w:val="000F107B"/>
    <w:rsid w:val="000F14CD"/>
    <w:rsid w:val="000F4FCD"/>
    <w:rsid w:val="000F6C32"/>
    <w:rsid w:val="001049F8"/>
    <w:rsid w:val="00116267"/>
    <w:rsid w:val="001169A6"/>
    <w:rsid w:val="00116B87"/>
    <w:rsid w:val="00123686"/>
    <w:rsid w:val="00123E3D"/>
    <w:rsid w:val="001250C5"/>
    <w:rsid w:val="001279CA"/>
    <w:rsid w:val="001330E5"/>
    <w:rsid w:val="001338BE"/>
    <w:rsid w:val="00135EFC"/>
    <w:rsid w:val="001434FA"/>
    <w:rsid w:val="00146294"/>
    <w:rsid w:val="00146DAE"/>
    <w:rsid w:val="00146DE4"/>
    <w:rsid w:val="00161C7E"/>
    <w:rsid w:val="00162268"/>
    <w:rsid w:val="00163179"/>
    <w:rsid w:val="00164407"/>
    <w:rsid w:val="00174F09"/>
    <w:rsid w:val="001775CB"/>
    <w:rsid w:val="0018494D"/>
    <w:rsid w:val="001851E8"/>
    <w:rsid w:val="00190C0A"/>
    <w:rsid w:val="00191C63"/>
    <w:rsid w:val="001A0A10"/>
    <w:rsid w:val="001A7FFD"/>
    <w:rsid w:val="001B2930"/>
    <w:rsid w:val="001B5B0B"/>
    <w:rsid w:val="001C5F2D"/>
    <w:rsid w:val="001D12FE"/>
    <w:rsid w:val="001D21ED"/>
    <w:rsid w:val="001D3E48"/>
    <w:rsid w:val="001D6D28"/>
    <w:rsid w:val="001E0375"/>
    <w:rsid w:val="001E183F"/>
    <w:rsid w:val="001E57B7"/>
    <w:rsid w:val="001E7CB4"/>
    <w:rsid w:val="001F0125"/>
    <w:rsid w:val="001F5A65"/>
    <w:rsid w:val="002012F5"/>
    <w:rsid w:val="00202849"/>
    <w:rsid w:val="00202985"/>
    <w:rsid w:val="002055B4"/>
    <w:rsid w:val="002075F5"/>
    <w:rsid w:val="0020799B"/>
    <w:rsid w:val="00212079"/>
    <w:rsid w:val="00212967"/>
    <w:rsid w:val="00213FBF"/>
    <w:rsid w:val="00230148"/>
    <w:rsid w:val="00232BED"/>
    <w:rsid w:val="00235906"/>
    <w:rsid w:val="0023590D"/>
    <w:rsid w:val="0024336D"/>
    <w:rsid w:val="00245BEE"/>
    <w:rsid w:val="00247014"/>
    <w:rsid w:val="00250B89"/>
    <w:rsid w:val="002519EE"/>
    <w:rsid w:val="00254B84"/>
    <w:rsid w:val="0025675D"/>
    <w:rsid w:val="002608F4"/>
    <w:rsid w:val="00260CC5"/>
    <w:rsid w:val="0026792B"/>
    <w:rsid w:val="002712A0"/>
    <w:rsid w:val="002741E5"/>
    <w:rsid w:val="00277CFF"/>
    <w:rsid w:val="002909F4"/>
    <w:rsid w:val="00292110"/>
    <w:rsid w:val="002970F5"/>
    <w:rsid w:val="002A0600"/>
    <w:rsid w:val="002A08A3"/>
    <w:rsid w:val="002A0EAD"/>
    <w:rsid w:val="002A159A"/>
    <w:rsid w:val="002B1A65"/>
    <w:rsid w:val="002B4F61"/>
    <w:rsid w:val="002B6822"/>
    <w:rsid w:val="002C33AB"/>
    <w:rsid w:val="002D2323"/>
    <w:rsid w:val="002D69EB"/>
    <w:rsid w:val="002D6BB2"/>
    <w:rsid w:val="002E1530"/>
    <w:rsid w:val="002E1E5A"/>
    <w:rsid w:val="002E302F"/>
    <w:rsid w:val="002E3F2F"/>
    <w:rsid w:val="002E4B5D"/>
    <w:rsid w:val="002F12BF"/>
    <w:rsid w:val="002F180C"/>
    <w:rsid w:val="002F2A70"/>
    <w:rsid w:val="002F4133"/>
    <w:rsid w:val="002F43DD"/>
    <w:rsid w:val="002F59EE"/>
    <w:rsid w:val="003037E2"/>
    <w:rsid w:val="00305FE9"/>
    <w:rsid w:val="00310ED0"/>
    <w:rsid w:val="00317FCD"/>
    <w:rsid w:val="00326933"/>
    <w:rsid w:val="00332F94"/>
    <w:rsid w:val="003336AE"/>
    <w:rsid w:val="003355AC"/>
    <w:rsid w:val="0033669F"/>
    <w:rsid w:val="003408CE"/>
    <w:rsid w:val="00342816"/>
    <w:rsid w:val="00343365"/>
    <w:rsid w:val="00347EAA"/>
    <w:rsid w:val="003520C4"/>
    <w:rsid w:val="00353385"/>
    <w:rsid w:val="0035754D"/>
    <w:rsid w:val="0036038C"/>
    <w:rsid w:val="00370843"/>
    <w:rsid w:val="0037366E"/>
    <w:rsid w:val="003770C7"/>
    <w:rsid w:val="00381E1A"/>
    <w:rsid w:val="00383154"/>
    <w:rsid w:val="00385C6C"/>
    <w:rsid w:val="00393CC6"/>
    <w:rsid w:val="00393F39"/>
    <w:rsid w:val="00396D87"/>
    <w:rsid w:val="00397FD9"/>
    <w:rsid w:val="003A280D"/>
    <w:rsid w:val="003A32EB"/>
    <w:rsid w:val="003B072C"/>
    <w:rsid w:val="003B2696"/>
    <w:rsid w:val="003B6843"/>
    <w:rsid w:val="003C0248"/>
    <w:rsid w:val="003C3BB7"/>
    <w:rsid w:val="003C5F7C"/>
    <w:rsid w:val="003D1E1B"/>
    <w:rsid w:val="003E2AFA"/>
    <w:rsid w:val="003E435F"/>
    <w:rsid w:val="003E57FB"/>
    <w:rsid w:val="003F2AC8"/>
    <w:rsid w:val="003F6140"/>
    <w:rsid w:val="003F6CBF"/>
    <w:rsid w:val="003F77B5"/>
    <w:rsid w:val="004008E1"/>
    <w:rsid w:val="0040205A"/>
    <w:rsid w:val="00402221"/>
    <w:rsid w:val="00412DAD"/>
    <w:rsid w:val="00413BB1"/>
    <w:rsid w:val="004260B1"/>
    <w:rsid w:val="00426891"/>
    <w:rsid w:val="0043542E"/>
    <w:rsid w:val="00440CC6"/>
    <w:rsid w:val="0044726A"/>
    <w:rsid w:val="004478CC"/>
    <w:rsid w:val="00451633"/>
    <w:rsid w:val="00452152"/>
    <w:rsid w:val="00453028"/>
    <w:rsid w:val="004532D2"/>
    <w:rsid w:val="00454317"/>
    <w:rsid w:val="00455192"/>
    <w:rsid w:val="00455F39"/>
    <w:rsid w:val="0046177F"/>
    <w:rsid w:val="00464697"/>
    <w:rsid w:val="00464897"/>
    <w:rsid w:val="0046524A"/>
    <w:rsid w:val="00466644"/>
    <w:rsid w:val="00466B9B"/>
    <w:rsid w:val="00470810"/>
    <w:rsid w:val="00471A0C"/>
    <w:rsid w:val="00474490"/>
    <w:rsid w:val="00477F5F"/>
    <w:rsid w:val="00477FFA"/>
    <w:rsid w:val="00480687"/>
    <w:rsid w:val="00483FEF"/>
    <w:rsid w:val="00487145"/>
    <w:rsid w:val="004908D7"/>
    <w:rsid w:val="00492CEB"/>
    <w:rsid w:val="004944E9"/>
    <w:rsid w:val="00495C78"/>
    <w:rsid w:val="004965AA"/>
    <w:rsid w:val="004A5115"/>
    <w:rsid w:val="004B0AE0"/>
    <w:rsid w:val="004B1A7B"/>
    <w:rsid w:val="004B1AAA"/>
    <w:rsid w:val="004B58CC"/>
    <w:rsid w:val="004C1C08"/>
    <w:rsid w:val="004C1F8B"/>
    <w:rsid w:val="004C30D9"/>
    <w:rsid w:val="004C312E"/>
    <w:rsid w:val="004C47DA"/>
    <w:rsid w:val="004C4D30"/>
    <w:rsid w:val="004C54A9"/>
    <w:rsid w:val="004D0C13"/>
    <w:rsid w:val="004D1154"/>
    <w:rsid w:val="004D1345"/>
    <w:rsid w:val="004D2F05"/>
    <w:rsid w:val="004D6135"/>
    <w:rsid w:val="004E1443"/>
    <w:rsid w:val="004E27F1"/>
    <w:rsid w:val="004E2B9D"/>
    <w:rsid w:val="004E2C44"/>
    <w:rsid w:val="004F0418"/>
    <w:rsid w:val="004F344C"/>
    <w:rsid w:val="00500158"/>
    <w:rsid w:val="00500CCD"/>
    <w:rsid w:val="00500E9D"/>
    <w:rsid w:val="005014A0"/>
    <w:rsid w:val="0050706C"/>
    <w:rsid w:val="0051530D"/>
    <w:rsid w:val="00517AA5"/>
    <w:rsid w:val="005224BA"/>
    <w:rsid w:val="00526574"/>
    <w:rsid w:val="0054313D"/>
    <w:rsid w:val="00545B31"/>
    <w:rsid w:val="00550BF2"/>
    <w:rsid w:val="0055442E"/>
    <w:rsid w:val="00554CF8"/>
    <w:rsid w:val="00563885"/>
    <w:rsid w:val="005642EC"/>
    <w:rsid w:val="00570695"/>
    <w:rsid w:val="00575B3F"/>
    <w:rsid w:val="005778F1"/>
    <w:rsid w:val="00582B44"/>
    <w:rsid w:val="005869E9"/>
    <w:rsid w:val="00590FDF"/>
    <w:rsid w:val="00591E32"/>
    <w:rsid w:val="005A1AB2"/>
    <w:rsid w:val="005A6D82"/>
    <w:rsid w:val="005A7A96"/>
    <w:rsid w:val="005B098F"/>
    <w:rsid w:val="005B13FF"/>
    <w:rsid w:val="005B3E53"/>
    <w:rsid w:val="005B5FFB"/>
    <w:rsid w:val="005C369F"/>
    <w:rsid w:val="005C64F6"/>
    <w:rsid w:val="005D2CE9"/>
    <w:rsid w:val="005D2DE7"/>
    <w:rsid w:val="005D37E1"/>
    <w:rsid w:val="005D66CD"/>
    <w:rsid w:val="005D76CC"/>
    <w:rsid w:val="005E04AD"/>
    <w:rsid w:val="005E3671"/>
    <w:rsid w:val="005E3D21"/>
    <w:rsid w:val="005E77F7"/>
    <w:rsid w:val="005F142B"/>
    <w:rsid w:val="005F6945"/>
    <w:rsid w:val="005F7998"/>
    <w:rsid w:val="006037CA"/>
    <w:rsid w:val="00606D96"/>
    <w:rsid w:val="00607AB9"/>
    <w:rsid w:val="006109B6"/>
    <w:rsid w:val="00610FC7"/>
    <w:rsid w:val="006121A8"/>
    <w:rsid w:val="006134ED"/>
    <w:rsid w:val="00621550"/>
    <w:rsid w:val="0063303E"/>
    <w:rsid w:val="00633179"/>
    <w:rsid w:val="00634C01"/>
    <w:rsid w:val="00645CD5"/>
    <w:rsid w:val="0064651C"/>
    <w:rsid w:val="006504BD"/>
    <w:rsid w:val="00656881"/>
    <w:rsid w:val="006609B0"/>
    <w:rsid w:val="006638B3"/>
    <w:rsid w:val="0066691A"/>
    <w:rsid w:val="00671064"/>
    <w:rsid w:val="0067273E"/>
    <w:rsid w:val="00675112"/>
    <w:rsid w:val="00676333"/>
    <w:rsid w:val="00676EBB"/>
    <w:rsid w:val="00677CBC"/>
    <w:rsid w:val="00686B30"/>
    <w:rsid w:val="0069021A"/>
    <w:rsid w:val="00690AFE"/>
    <w:rsid w:val="00696229"/>
    <w:rsid w:val="006A02D5"/>
    <w:rsid w:val="006A2231"/>
    <w:rsid w:val="006A472F"/>
    <w:rsid w:val="006A4D4F"/>
    <w:rsid w:val="006B1C40"/>
    <w:rsid w:val="006B5878"/>
    <w:rsid w:val="006C1395"/>
    <w:rsid w:val="006D25A1"/>
    <w:rsid w:val="006E4051"/>
    <w:rsid w:val="006E5C2A"/>
    <w:rsid w:val="006E643E"/>
    <w:rsid w:val="006F2476"/>
    <w:rsid w:val="006F299D"/>
    <w:rsid w:val="006F45F9"/>
    <w:rsid w:val="006F4737"/>
    <w:rsid w:val="006F5716"/>
    <w:rsid w:val="00700656"/>
    <w:rsid w:val="007008C9"/>
    <w:rsid w:val="00702339"/>
    <w:rsid w:val="0070272D"/>
    <w:rsid w:val="00703B35"/>
    <w:rsid w:val="00720813"/>
    <w:rsid w:val="00723BF9"/>
    <w:rsid w:val="00724C97"/>
    <w:rsid w:val="00726EF3"/>
    <w:rsid w:val="00731B4D"/>
    <w:rsid w:val="00732FDE"/>
    <w:rsid w:val="00742F95"/>
    <w:rsid w:val="0075098F"/>
    <w:rsid w:val="00755CFF"/>
    <w:rsid w:val="00756F3A"/>
    <w:rsid w:val="0076163E"/>
    <w:rsid w:val="0076331B"/>
    <w:rsid w:val="00770137"/>
    <w:rsid w:val="00773A3C"/>
    <w:rsid w:val="0077521C"/>
    <w:rsid w:val="00783736"/>
    <w:rsid w:val="00784EA7"/>
    <w:rsid w:val="00796BE6"/>
    <w:rsid w:val="007A15B3"/>
    <w:rsid w:val="007A28F9"/>
    <w:rsid w:val="007A60E4"/>
    <w:rsid w:val="007B7ED2"/>
    <w:rsid w:val="007C136C"/>
    <w:rsid w:val="007D40B0"/>
    <w:rsid w:val="007E06DD"/>
    <w:rsid w:val="007E4BE9"/>
    <w:rsid w:val="007E661C"/>
    <w:rsid w:val="007F4261"/>
    <w:rsid w:val="007F5156"/>
    <w:rsid w:val="00801C55"/>
    <w:rsid w:val="0080304C"/>
    <w:rsid w:val="00807B29"/>
    <w:rsid w:val="00807B47"/>
    <w:rsid w:val="008109E8"/>
    <w:rsid w:val="008110F9"/>
    <w:rsid w:val="00811CBD"/>
    <w:rsid w:val="00816272"/>
    <w:rsid w:val="0082368E"/>
    <w:rsid w:val="00825A70"/>
    <w:rsid w:val="00833335"/>
    <w:rsid w:val="00837125"/>
    <w:rsid w:val="00837919"/>
    <w:rsid w:val="00840DC8"/>
    <w:rsid w:val="008446EB"/>
    <w:rsid w:val="00844DB2"/>
    <w:rsid w:val="00851853"/>
    <w:rsid w:val="00852875"/>
    <w:rsid w:val="008544A9"/>
    <w:rsid w:val="00864943"/>
    <w:rsid w:val="00873FD7"/>
    <w:rsid w:val="0087577C"/>
    <w:rsid w:val="00876874"/>
    <w:rsid w:val="00876D26"/>
    <w:rsid w:val="008807D3"/>
    <w:rsid w:val="00893FBF"/>
    <w:rsid w:val="008A2A34"/>
    <w:rsid w:val="008A2ECD"/>
    <w:rsid w:val="008A4385"/>
    <w:rsid w:val="008A56B9"/>
    <w:rsid w:val="008A6794"/>
    <w:rsid w:val="008B28A3"/>
    <w:rsid w:val="008B358F"/>
    <w:rsid w:val="008C01FC"/>
    <w:rsid w:val="008D1CA5"/>
    <w:rsid w:val="008D2D07"/>
    <w:rsid w:val="008D4726"/>
    <w:rsid w:val="008D561F"/>
    <w:rsid w:val="008D7D55"/>
    <w:rsid w:val="008E1080"/>
    <w:rsid w:val="008E2B5A"/>
    <w:rsid w:val="008E3468"/>
    <w:rsid w:val="008E4D03"/>
    <w:rsid w:val="008E6869"/>
    <w:rsid w:val="008F1C04"/>
    <w:rsid w:val="008F24D4"/>
    <w:rsid w:val="008F2D69"/>
    <w:rsid w:val="008F380C"/>
    <w:rsid w:val="008F409D"/>
    <w:rsid w:val="008F4691"/>
    <w:rsid w:val="009010BA"/>
    <w:rsid w:val="00901A16"/>
    <w:rsid w:val="0090291C"/>
    <w:rsid w:val="00903875"/>
    <w:rsid w:val="0090397B"/>
    <w:rsid w:val="0090485F"/>
    <w:rsid w:val="00904ABC"/>
    <w:rsid w:val="009055C1"/>
    <w:rsid w:val="0091071C"/>
    <w:rsid w:val="00911925"/>
    <w:rsid w:val="00912957"/>
    <w:rsid w:val="00915689"/>
    <w:rsid w:val="00922811"/>
    <w:rsid w:val="00924092"/>
    <w:rsid w:val="00925A1A"/>
    <w:rsid w:val="00927909"/>
    <w:rsid w:val="00931215"/>
    <w:rsid w:val="00931FE4"/>
    <w:rsid w:val="009320CA"/>
    <w:rsid w:val="00932AF3"/>
    <w:rsid w:val="00934447"/>
    <w:rsid w:val="0093557E"/>
    <w:rsid w:val="009361CB"/>
    <w:rsid w:val="0093766A"/>
    <w:rsid w:val="00941F47"/>
    <w:rsid w:val="00947A98"/>
    <w:rsid w:val="009543BF"/>
    <w:rsid w:val="0096084E"/>
    <w:rsid w:val="00962677"/>
    <w:rsid w:val="009673F9"/>
    <w:rsid w:val="009734F8"/>
    <w:rsid w:val="00975B99"/>
    <w:rsid w:val="00981C11"/>
    <w:rsid w:val="0098241E"/>
    <w:rsid w:val="00984BB8"/>
    <w:rsid w:val="009850D1"/>
    <w:rsid w:val="0099210E"/>
    <w:rsid w:val="0099278C"/>
    <w:rsid w:val="009955F0"/>
    <w:rsid w:val="009A02AD"/>
    <w:rsid w:val="009A02E3"/>
    <w:rsid w:val="009A2B0C"/>
    <w:rsid w:val="009A466B"/>
    <w:rsid w:val="009B060A"/>
    <w:rsid w:val="009B0B86"/>
    <w:rsid w:val="009B63CC"/>
    <w:rsid w:val="009B67F5"/>
    <w:rsid w:val="009B7BEF"/>
    <w:rsid w:val="009C5CCF"/>
    <w:rsid w:val="009C6A7D"/>
    <w:rsid w:val="009D00CC"/>
    <w:rsid w:val="009D1ECB"/>
    <w:rsid w:val="009D2F92"/>
    <w:rsid w:val="009D3EF2"/>
    <w:rsid w:val="009D574B"/>
    <w:rsid w:val="009E44A8"/>
    <w:rsid w:val="009E54C6"/>
    <w:rsid w:val="009E58C2"/>
    <w:rsid w:val="009E78F6"/>
    <w:rsid w:val="009F0EA0"/>
    <w:rsid w:val="009F2369"/>
    <w:rsid w:val="009F3E28"/>
    <w:rsid w:val="00A075B6"/>
    <w:rsid w:val="00A07D34"/>
    <w:rsid w:val="00A10441"/>
    <w:rsid w:val="00A10660"/>
    <w:rsid w:val="00A11FAC"/>
    <w:rsid w:val="00A139B1"/>
    <w:rsid w:val="00A15177"/>
    <w:rsid w:val="00A16A9C"/>
    <w:rsid w:val="00A3198D"/>
    <w:rsid w:val="00A32AE0"/>
    <w:rsid w:val="00A37446"/>
    <w:rsid w:val="00A40F79"/>
    <w:rsid w:val="00A41E0C"/>
    <w:rsid w:val="00A42437"/>
    <w:rsid w:val="00A43691"/>
    <w:rsid w:val="00A440A5"/>
    <w:rsid w:val="00A44D7F"/>
    <w:rsid w:val="00A45FB2"/>
    <w:rsid w:val="00A46359"/>
    <w:rsid w:val="00A51BBD"/>
    <w:rsid w:val="00A6029E"/>
    <w:rsid w:val="00A6061C"/>
    <w:rsid w:val="00A61FCB"/>
    <w:rsid w:val="00A64426"/>
    <w:rsid w:val="00A6663B"/>
    <w:rsid w:val="00A678C0"/>
    <w:rsid w:val="00A70C4E"/>
    <w:rsid w:val="00A712BA"/>
    <w:rsid w:val="00A767E0"/>
    <w:rsid w:val="00A837D2"/>
    <w:rsid w:val="00A84468"/>
    <w:rsid w:val="00A92D25"/>
    <w:rsid w:val="00A94555"/>
    <w:rsid w:val="00A951C6"/>
    <w:rsid w:val="00A97006"/>
    <w:rsid w:val="00AA6C23"/>
    <w:rsid w:val="00AB1350"/>
    <w:rsid w:val="00AB4112"/>
    <w:rsid w:val="00AB59CC"/>
    <w:rsid w:val="00AC0C42"/>
    <w:rsid w:val="00AC32E8"/>
    <w:rsid w:val="00AC54D2"/>
    <w:rsid w:val="00AD097F"/>
    <w:rsid w:val="00AD0B97"/>
    <w:rsid w:val="00AD3891"/>
    <w:rsid w:val="00AD5A50"/>
    <w:rsid w:val="00AE1B2C"/>
    <w:rsid w:val="00AE2E69"/>
    <w:rsid w:val="00AE7659"/>
    <w:rsid w:val="00AF0057"/>
    <w:rsid w:val="00AF147F"/>
    <w:rsid w:val="00AF6735"/>
    <w:rsid w:val="00AF7A92"/>
    <w:rsid w:val="00B0010A"/>
    <w:rsid w:val="00B04A03"/>
    <w:rsid w:val="00B04BC0"/>
    <w:rsid w:val="00B10075"/>
    <w:rsid w:val="00B11887"/>
    <w:rsid w:val="00B13FCA"/>
    <w:rsid w:val="00B14BA7"/>
    <w:rsid w:val="00B15101"/>
    <w:rsid w:val="00B17F1D"/>
    <w:rsid w:val="00B25C38"/>
    <w:rsid w:val="00B263B5"/>
    <w:rsid w:val="00B27D8C"/>
    <w:rsid w:val="00B31863"/>
    <w:rsid w:val="00B32E29"/>
    <w:rsid w:val="00B36476"/>
    <w:rsid w:val="00B36E25"/>
    <w:rsid w:val="00B45167"/>
    <w:rsid w:val="00B474C4"/>
    <w:rsid w:val="00B47DDD"/>
    <w:rsid w:val="00B51255"/>
    <w:rsid w:val="00B51499"/>
    <w:rsid w:val="00B54373"/>
    <w:rsid w:val="00B55433"/>
    <w:rsid w:val="00B5551F"/>
    <w:rsid w:val="00B5578F"/>
    <w:rsid w:val="00B562AD"/>
    <w:rsid w:val="00B62076"/>
    <w:rsid w:val="00B6549D"/>
    <w:rsid w:val="00B65DA4"/>
    <w:rsid w:val="00B720A8"/>
    <w:rsid w:val="00B849C0"/>
    <w:rsid w:val="00B86741"/>
    <w:rsid w:val="00B95E1E"/>
    <w:rsid w:val="00B9644C"/>
    <w:rsid w:val="00BA1D62"/>
    <w:rsid w:val="00BA6268"/>
    <w:rsid w:val="00BA6DBC"/>
    <w:rsid w:val="00BB13B0"/>
    <w:rsid w:val="00BB51A6"/>
    <w:rsid w:val="00BB5206"/>
    <w:rsid w:val="00BC1B98"/>
    <w:rsid w:val="00BC4A2D"/>
    <w:rsid w:val="00BD3149"/>
    <w:rsid w:val="00BD4FCD"/>
    <w:rsid w:val="00BD590B"/>
    <w:rsid w:val="00BD607B"/>
    <w:rsid w:val="00BD7FDA"/>
    <w:rsid w:val="00BE0225"/>
    <w:rsid w:val="00BE047A"/>
    <w:rsid w:val="00BF3114"/>
    <w:rsid w:val="00BF4640"/>
    <w:rsid w:val="00BF4CFF"/>
    <w:rsid w:val="00BF6052"/>
    <w:rsid w:val="00C1016A"/>
    <w:rsid w:val="00C11103"/>
    <w:rsid w:val="00C11804"/>
    <w:rsid w:val="00C12583"/>
    <w:rsid w:val="00C13000"/>
    <w:rsid w:val="00C1308A"/>
    <w:rsid w:val="00C365B6"/>
    <w:rsid w:val="00C40019"/>
    <w:rsid w:val="00C41A63"/>
    <w:rsid w:val="00C45C17"/>
    <w:rsid w:val="00C52359"/>
    <w:rsid w:val="00C541D4"/>
    <w:rsid w:val="00C5498D"/>
    <w:rsid w:val="00C55AC0"/>
    <w:rsid w:val="00C55D3F"/>
    <w:rsid w:val="00C64257"/>
    <w:rsid w:val="00C64881"/>
    <w:rsid w:val="00C71B41"/>
    <w:rsid w:val="00C746F7"/>
    <w:rsid w:val="00C82DB4"/>
    <w:rsid w:val="00C858FE"/>
    <w:rsid w:val="00C86B7C"/>
    <w:rsid w:val="00C91C94"/>
    <w:rsid w:val="00C92482"/>
    <w:rsid w:val="00C941F4"/>
    <w:rsid w:val="00C943D2"/>
    <w:rsid w:val="00C94E95"/>
    <w:rsid w:val="00CA0DF3"/>
    <w:rsid w:val="00CA5E4E"/>
    <w:rsid w:val="00CA75C8"/>
    <w:rsid w:val="00CB07EE"/>
    <w:rsid w:val="00CB0A92"/>
    <w:rsid w:val="00CB3527"/>
    <w:rsid w:val="00CB76DE"/>
    <w:rsid w:val="00CC1404"/>
    <w:rsid w:val="00CC4864"/>
    <w:rsid w:val="00CC4974"/>
    <w:rsid w:val="00CC4DD7"/>
    <w:rsid w:val="00CC4ED6"/>
    <w:rsid w:val="00CC521D"/>
    <w:rsid w:val="00CC52F8"/>
    <w:rsid w:val="00CD1A79"/>
    <w:rsid w:val="00CD5708"/>
    <w:rsid w:val="00CD60FC"/>
    <w:rsid w:val="00CE2C3A"/>
    <w:rsid w:val="00CE335C"/>
    <w:rsid w:val="00CE479B"/>
    <w:rsid w:val="00CE63A4"/>
    <w:rsid w:val="00CF01D9"/>
    <w:rsid w:val="00D00187"/>
    <w:rsid w:val="00D016BE"/>
    <w:rsid w:val="00D0349D"/>
    <w:rsid w:val="00D03978"/>
    <w:rsid w:val="00D03DC7"/>
    <w:rsid w:val="00D13C56"/>
    <w:rsid w:val="00D14BD9"/>
    <w:rsid w:val="00D175C2"/>
    <w:rsid w:val="00D20359"/>
    <w:rsid w:val="00D220E9"/>
    <w:rsid w:val="00D222E1"/>
    <w:rsid w:val="00D22B25"/>
    <w:rsid w:val="00D26EAE"/>
    <w:rsid w:val="00D279EE"/>
    <w:rsid w:val="00D31171"/>
    <w:rsid w:val="00D31C5F"/>
    <w:rsid w:val="00D32BD1"/>
    <w:rsid w:val="00D36ACF"/>
    <w:rsid w:val="00D372EA"/>
    <w:rsid w:val="00D414A1"/>
    <w:rsid w:val="00D4461E"/>
    <w:rsid w:val="00D46643"/>
    <w:rsid w:val="00D46E5E"/>
    <w:rsid w:val="00D47876"/>
    <w:rsid w:val="00D51DF2"/>
    <w:rsid w:val="00D520EF"/>
    <w:rsid w:val="00D60365"/>
    <w:rsid w:val="00D609E0"/>
    <w:rsid w:val="00D61DAD"/>
    <w:rsid w:val="00D63915"/>
    <w:rsid w:val="00D71D06"/>
    <w:rsid w:val="00D75150"/>
    <w:rsid w:val="00D8282B"/>
    <w:rsid w:val="00D86878"/>
    <w:rsid w:val="00D95040"/>
    <w:rsid w:val="00D95342"/>
    <w:rsid w:val="00D976AA"/>
    <w:rsid w:val="00DA09DD"/>
    <w:rsid w:val="00DA203E"/>
    <w:rsid w:val="00DA57AE"/>
    <w:rsid w:val="00DB24DA"/>
    <w:rsid w:val="00DB3EA6"/>
    <w:rsid w:val="00DB46F2"/>
    <w:rsid w:val="00DB507A"/>
    <w:rsid w:val="00DB7B21"/>
    <w:rsid w:val="00DC3702"/>
    <w:rsid w:val="00DD56DC"/>
    <w:rsid w:val="00DD6C5F"/>
    <w:rsid w:val="00DE0F7D"/>
    <w:rsid w:val="00DE4C78"/>
    <w:rsid w:val="00DE7AA5"/>
    <w:rsid w:val="00DF5B6F"/>
    <w:rsid w:val="00DF6525"/>
    <w:rsid w:val="00DF7597"/>
    <w:rsid w:val="00DF7C7A"/>
    <w:rsid w:val="00E003CB"/>
    <w:rsid w:val="00E006C1"/>
    <w:rsid w:val="00E01789"/>
    <w:rsid w:val="00E12469"/>
    <w:rsid w:val="00E139A6"/>
    <w:rsid w:val="00E152A6"/>
    <w:rsid w:val="00E16391"/>
    <w:rsid w:val="00E250F1"/>
    <w:rsid w:val="00E32932"/>
    <w:rsid w:val="00E416D3"/>
    <w:rsid w:val="00E4191A"/>
    <w:rsid w:val="00E41C10"/>
    <w:rsid w:val="00E42B1F"/>
    <w:rsid w:val="00E47D18"/>
    <w:rsid w:val="00E533C9"/>
    <w:rsid w:val="00E53489"/>
    <w:rsid w:val="00E60ADF"/>
    <w:rsid w:val="00E617B9"/>
    <w:rsid w:val="00E6217B"/>
    <w:rsid w:val="00E63210"/>
    <w:rsid w:val="00E63410"/>
    <w:rsid w:val="00E6516E"/>
    <w:rsid w:val="00E7099A"/>
    <w:rsid w:val="00E72B93"/>
    <w:rsid w:val="00E77FBF"/>
    <w:rsid w:val="00E81BA3"/>
    <w:rsid w:val="00E823B0"/>
    <w:rsid w:val="00E8366D"/>
    <w:rsid w:val="00E83FA1"/>
    <w:rsid w:val="00E84D7D"/>
    <w:rsid w:val="00E87801"/>
    <w:rsid w:val="00EA04F1"/>
    <w:rsid w:val="00EA2065"/>
    <w:rsid w:val="00EA2F99"/>
    <w:rsid w:val="00EA3210"/>
    <w:rsid w:val="00EA4FB9"/>
    <w:rsid w:val="00EA5315"/>
    <w:rsid w:val="00EA7032"/>
    <w:rsid w:val="00EA70FC"/>
    <w:rsid w:val="00EB23F7"/>
    <w:rsid w:val="00EB7FDF"/>
    <w:rsid w:val="00EC5780"/>
    <w:rsid w:val="00ED54D7"/>
    <w:rsid w:val="00EE3C6C"/>
    <w:rsid w:val="00EE60E1"/>
    <w:rsid w:val="00EF114F"/>
    <w:rsid w:val="00EF4B16"/>
    <w:rsid w:val="00F01C1B"/>
    <w:rsid w:val="00F0406C"/>
    <w:rsid w:val="00F06B0C"/>
    <w:rsid w:val="00F10037"/>
    <w:rsid w:val="00F126DD"/>
    <w:rsid w:val="00F14DA7"/>
    <w:rsid w:val="00F21643"/>
    <w:rsid w:val="00F226B3"/>
    <w:rsid w:val="00F241DE"/>
    <w:rsid w:val="00F24F78"/>
    <w:rsid w:val="00F35CBB"/>
    <w:rsid w:val="00F37F43"/>
    <w:rsid w:val="00F41879"/>
    <w:rsid w:val="00F42454"/>
    <w:rsid w:val="00F515A6"/>
    <w:rsid w:val="00F525C3"/>
    <w:rsid w:val="00F547DD"/>
    <w:rsid w:val="00F64AC8"/>
    <w:rsid w:val="00F65C14"/>
    <w:rsid w:val="00F7102A"/>
    <w:rsid w:val="00F71E65"/>
    <w:rsid w:val="00F826FE"/>
    <w:rsid w:val="00F83846"/>
    <w:rsid w:val="00F8422A"/>
    <w:rsid w:val="00F85035"/>
    <w:rsid w:val="00F85379"/>
    <w:rsid w:val="00F87D04"/>
    <w:rsid w:val="00F90C52"/>
    <w:rsid w:val="00F96B96"/>
    <w:rsid w:val="00FA06D0"/>
    <w:rsid w:val="00FA0E63"/>
    <w:rsid w:val="00FA1CFE"/>
    <w:rsid w:val="00FA3498"/>
    <w:rsid w:val="00FA6CD0"/>
    <w:rsid w:val="00FB0E60"/>
    <w:rsid w:val="00FB4128"/>
    <w:rsid w:val="00FB59B7"/>
    <w:rsid w:val="00FC363C"/>
    <w:rsid w:val="00FC428A"/>
    <w:rsid w:val="00FC4BA6"/>
    <w:rsid w:val="00FC4E10"/>
    <w:rsid w:val="00FC6917"/>
    <w:rsid w:val="00FD0511"/>
    <w:rsid w:val="00FE1F55"/>
    <w:rsid w:val="00FE2299"/>
    <w:rsid w:val="00FE2371"/>
    <w:rsid w:val="00FE4414"/>
    <w:rsid w:val="00FE4A9C"/>
    <w:rsid w:val="00FE5B8D"/>
    <w:rsid w:val="00FF3D93"/>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6C712F-B757-4843-B3D7-195BE5FD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7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0057"/>
    <w:pPr>
      <w:ind w:left="720"/>
      <w:contextualSpacing/>
    </w:pPr>
  </w:style>
  <w:style w:type="paragraph" w:styleId="NormalWeb">
    <w:name w:val="Normal (Web)"/>
    <w:basedOn w:val="Normal"/>
    <w:uiPriority w:val="99"/>
    <w:semiHidden/>
    <w:unhideWhenUsed/>
    <w:rsid w:val="006F5716"/>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C2E39-44F9-4685-896E-B25C26EEB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0</TotalTime>
  <Pages>8</Pages>
  <Words>14084</Words>
  <Characters>80283</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6</cp:revision>
  <dcterms:created xsi:type="dcterms:W3CDTF">2016-11-07T13:25:00Z</dcterms:created>
  <dcterms:modified xsi:type="dcterms:W3CDTF">2017-01-0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